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92280F" w14:textId="77777777" w:rsidR="009D1207" w:rsidRPr="00C25A8C" w:rsidRDefault="009D1207" w:rsidP="009D1207">
      <w:pPr>
        <w:pStyle w:val="Heading1"/>
        <w:jc w:val="center"/>
        <w:rPr>
          <w:rFonts w:asciiTheme="majorBidi" w:hAnsiTheme="majorBidi"/>
          <w:b/>
          <w:bCs/>
          <w:color w:val="auto"/>
        </w:rPr>
      </w:pPr>
      <w:bookmarkStart w:id="0" w:name="_Toc41639277"/>
      <w:r w:rsidRPr="00C25A8C">
        <w:rPr>
          <w:rFonts w:asciiTheme="majorBidi" w:hAnsiTheme="majorBidi"/>
          <w:b/>
          <w:bCs/>
          <w:color w:val="auto"/>
        </w:rPr>
        <w:t>BAB II</w:t>
      </w:r>
      <w:bookmarkEnd w:id="0"/>
    </w:p>
    <w:p w14:paraId="75178BDB" w14:textId="77777777" w:rsidR="009D1207" w:rsidRDefault="009D1207" w:rsidP="009D1207">
      <w:pPr>
        <w:spacing w:line="276" w:lineRule="auto"/>
        <w:jc w:val="center"/>
        <w:rPr>
          <w:b/>
          <w:bCs/>
          <w:sz w:val="28"/>
          <w:szCs w:val="28"/>
          <w:lang w:val="en-US"/>
        </w:rPr>
      </w:pPr>
      <w:r>
        <w:rPr>
          <w:b/>
          <w:bCs/>
          <w:sz w:val="28"/>
          <w:szCs w:val="28"/>
          <w:lang w:val="en-US"/>
        </w:rPr>
        <w:t>LANDASAN TEORI</w:t>
      </w:r>
    </w:p>
    <w:p w14:paraId="235D4A8B" w14:textId="77777777" w:rsidR="009D1207" w:rsidRDefault="009D1207" w:rsidP="009D1207">
      <w:pPr>
        <w:spacing w:line="360" w:lineRule="auto"/>
        <w:jc w:val="center"/>
        <w:rPr>
          <w:b/>
          <w:bCs/>
          <w:sz w:val="28"/>
          <w:szCs w:val="28"/>
          <w:lang w:val="en-US"/>
        </w:rPr>
      </w:pPr>
    </w:p>
    <w:p w14:paraId="4D01853F" w14:textId="77777777" w:rsidR="009D1207" w:rsidRDefault="009D1207" w:rsidP="009D1207">
      <w:pPr>
        <w:pStyle w:val="Heading2"/>
        <w:numPr>
          <w:ilvl w:val="0"/>
          <w:numId w:val="13"/>
        </w:numPr>
        <w:ind w:left="851" w:hanging="426"/>
      </w:pPr>
      <w:bookmarkStart w:id="1" w:name="_Toc41639278"/>
      <w:r w:rsidRPr="00F73537">
        <w:t>Teori Dasar</w:t>
      </w:r>
      <w:bookmarkEnd w:id="1"/>
    </w:p>
    <w:p w14:paraId="4E61980E" w14:textId="77777777" w:rsidR="009D1207" w:rsidRPr="007B6F56" w:rsidRDefault="009D1207" w:rsidP="009D1207">
      <w:pPr>
        <w:pStyle w:val="Heading3"/>
        <w:numPr>
          <w:ilvl w:val="0"/>
          <w:numId w:val="14"/>
        </w:numPr>
        <w:spacing w:after="0"/>
        <w:ind w:left="993" w:hanging="567"/>
        <w:rPr>
          <w:b w:val="0"/>
          <w:bCs w:val="0"/>
        </w:rPr>
      </w:pPr>
      <w:bookmarkStart w:id="2" w:name="_Toc41639279"/>
      <w:r w:rsidRPr="007B6F56">
        <w:t>Optimasi</w:t>
      </w:r>
      <w:bookmarkEnd w:id="2"/>
    </w:p>
    <w:p w14:paraId="11132695" w14:textId="77777777" w:rsidR="009D1207" w:rsidRPr="009F213C" w:rsidRDefault="009D1207" w:rsidP="009D1207">
      <w:pPr>
        <w:pStyle w:val="ListParagraph"/>
        <w:spacing w:line="360" w:lineRule="auto"/>
        <w:ind w:left="426" w:firstLine="567"/>
        <w:jc w:val="both"/>
        <w:rPr>
          <w:lang w:val="en-US"/>
        </w:rPr>
      </w:pPr>
      <w:r>
        <w:rPr>
          <w:lang w:val="en-US"/>
        </w:rPr>
        <w:t xml:space="preserve">Optimasi adalah sarana </w:t>
      </w:r>
      <w:proofErr w:type="gramStart"/>
      <w:r>
        <w:rPr>
          <w:lang w:val="en-US"/>
        </w:rPr>
        <w:t>untuk  mengeskpresikan</w:t>
      </w:r>
      <w:proofErr w:type="gramEnd"/>
      <w:r>
        <w:rPr>
          <w:lang w:val="en-US"/>
        </w:rPr>
        <w:t xml:space="preserve"> model yang bertujuan untuk memecahkan masalah dengan cara terbaik atau suatu proses untuk mencapai hasil yang ideal. Model optimasi yang ada digunakan untuk menyelesaikan berbagai permasalahan dalam pemerintahan, bisnis, teknik ekonomi, ilmu-ilmu fisika dan sosial terkait dengan adanya keterbatasan pengalokasian sumber daya</w:t>
      </w:r>
      <w:r>
        <w:rPr>
          <w:lang w:val="en-US"/>
        </w:rPr>
        <w:fldChar w:fldCharType="begin" w:fldLock="1"/>
      </w:r>
      <w:r>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Pr>
          <w:lang w:val="en-US"/>
        </w:rPr>
        <w:fldChar w:fldCharType="separate"/>
      </w:r>
      <w:r w:rsidRPr="006C66FD">
        <w:rPr>
          <w:noProof/>
          <w:lang w:val="en-US"/>
        </w:rPr>
        <w:t>[3]</w:t>
      </w:r>
      <w:r>
        <w:rPr>
          <w:lang w:val="en-US"/>
        </w:rPr>
        <w:fldChar w:fldCharType="end"/>
      </w:r>
      <w:r>
        <w:rPr>
          <w:lang w:val="en-US"/>
        </w:rPr>
        <w:t>.</w:t>
      </w:r>
    </w:p>
    <w:p w14:paraId="26BBDF46" w14:textId="77777777" w:rsidR="009D1207" w:rsidRPr="007B6F56" w:rsidRDefault="009D1207" w:rsidP="009D1207">
      <w:pPr>
        <w:pStyle w:val="Heading3"/>
        <w:numPr>
          <w:ilvl w:val="0"/>
          <w:numId w:val="14"/>
        </w:numPr>
        <w:spacing w:after="0"/>
        <w:ind w:left="993" w:hanging="573"/>
        <w:rPr>
          <w:b w:val="0"/>
          <w:bCs w:val="0"/>
        </w:rPr>
      </w:pPr>
      <w:bookmarkStart w:id="3" w:name="_Toc41639280"/>
      <w:r w:rsidRPr="007B6F56">
        <w:t>Peramalan</w:t>
      </w:r>
      <w:bookmarkEnd w:id="3"/>
    </w:p>
    <w:p w14:paraId="10713C4D" w14:textId="77777777" w:rsidR="009D1207" w:rsidRPr="00FC3591" w:rsidRDefault="009D1207" w:rsidP="009D1207">
      <w:pPr>
        <w:pStyle w:val="ListParagraph"/>
        <w:spacing w:line="360" w:lineRule="auto"/>
        <w:ind w:left="426" w:firstLine="567"/>
        <w:jc w:val="both"/>
        <w:rPr>
          <w:lang w:val="en-US"/>
        </w:rPr>
      </w:pPr>
      <w:r>
        <w:rPr>
          <w:lang w:val="en-US"/>
        </w:rPr>
        <w:t>Peramalan merupakan hasil dari kegiatan memprediksi atau meramal atau memperkirakan. Prediksi bisa berdasarkan metode ilmiah ataupun subjektif belaka. Sebagai contoh, prediksi cuaca selalu berdasarkan data dan informasi terbaru yang didasarkan pengamatan termasuk oleh satelit. Namun, prediksi seperti pertandingan sepakbola, olahraga, dan lain-lain umumnya berdasarkan pandangan subjektif dengan sudut pandang sendiri yang memprediksinya</w:t>
      </w:r>
      <w:r>
        <w:rPr>
          <w:lang w:val="en-US"/>
        </w:rPr>
        <w:fldChar w:fldCharType="begin" w:fldLock="1"/>
      </w:r>
      <w:r>
        <w:rPr>
          <w:lang w:val="en-US"/>
        </w:rPr>
        <w:instrText>ADDIN CSL_CITATION {"citationItems":[{"id":"ITEM-1","itemData":{"abstract":"Salah satu peramalan yang penting dilakukan dalam perusahaan Penyaluran Tenaga Kerja yaitu permintaan tenaga kerja setiap bulannya. Dengan mengetahui peramalan permintaan tenaga kerja, maka dapat membantu perusahaan dalam menentukan jumlah tenaga kerja yang seharusnya disediakan dikarenakan dalam setiap bulannya permintaan yang berubah-ubah dari pihak perusahaan mitra yang membutuhkan tenaga kerja. PT.Tamado Karya Mandiri adalah Perusahaan yang bergerak dalam bidang Penyaluran Tenaga Kerja atau lebih dikenal dengan Outsourcing. PT.Tamado Karya Mandiri melakukan penyaluran tenaga kerja berdasarkan permintaan dari perusahaan mitra yang bekerja sama. PT.Tamado Karya Mandiri mengalami masalah penyaluran dikarenakan tidak stabilnya jumlah permintaan setiap bulannya. Peramalan manual yang dilakukan sering tidak akurat sehingga jumlah ketersediaan tenaga tidak sesuai, terkadang melebihi ataupun terkadang melebihi jumlah permintaan dari mitra. Pada penelitian ini peramalan permintaan akan dilakukan pada PT.Tamado Karya Mandiri dengan menerapkan metode peramalan Simple Moving Average dengan 2 periode","author":[{"dropping-particle":"","family":"Utari","given":"Hari","non-dropping-particle":"","parse-names":false,"suffix":""},{"dropping-particle":"","family":"Silalahi","given":"Natalia","non-dropping-particle":"","parse-names":false,"suffix":""}],"container-title":"Jurnal TIMES","id":"ITEM-1","issue":"2","issued":{"date-parts":[["2016"]]},"page":"1-5","title":"Perancangan aplikasi peramalan permintaan kebutuhan tenaga kerja pada perusahaan outsourcing menggunakan algoritma simple moving average","type":"article-journal","volume":"V"},"uris":["http://www.mendeley.com/documents/?uuid=f514e69a-7a58-494f-9239-eb5ac7fff0e9"]}],"mendeley":{"formattedCitation":"[5]","plainTextFormattedCitation":"[5]","previouslyFormattedCitation":"[5]"},"properties":{"noteIndex":0},"schema":"https://github.com/citation-style-language/schema/raw/master/csl-citation.json"}</w:instrText>
      </w:r>
      <w:r>
        <w:rPr>
          <w:lang w:val="en-US"/>
        </w:rPr>
        <w:fldChar w:fldCharType="separate"/>
      </w:r>
      <w:r w:rsidRPr="00556A8E">
        <w:rPr>
          <w:noProof/>
          <w:lang w:val="en-US"/>
        </w:rPr>
        <w:t>[5]</w:t>
      </w:r>
      <w:r>
        <w:rPr>
          <w:lang w:val="en-US"/>
        </w:rPr>
        <w:fldChar w:fldCharType="end"/>
      </w:r>
      <w:r>
        <w:rPr>
          <w:lang w:val="en-US"/>
        </w:rPr>
        <w:t>.</w:t>
      </w:r>
    </w:p>
    <w:p w14:paraId="63230E77" w14:textId="77777777" w:rsidR="009D1207" w:rsidRPr="007B6F56" w:rsidRDefault="009D1207" w:rsidP="009D1207">
      <w:pPr>
        <w:pStyle w:val="Heading3"/>
        <w:numPr>
          <w:ilvl w:val="0"/>
          <w:numId w:val="14"/>
        </w:numPr>
        <w:spacing w:after="0"/>
        <w:ind w:left="993" w:hanging="573"/>
        <w:rPr>
          <w:b w:val="0"/>
          <w:bCs w:val="0"/>
        </w:rPr>
      </w:pPr>
      <w:bookmarkStart w:id="4" w:name="_Toc41639281"/>
      <w:r w:rsidRPr="007B6F56">
        <w:t>Data Mining</w:t>
      </w:r>
      <w:bookmarkEnd w:id="4"/>
    </w:p>
    <w:p w14:paraId="52EEE9C9" w14:textId="77777777" w:rsidR="009D1207" w:rsidRDefault="009D1207" w:rsidP="009D1207">
      <w:pPr>
        <w:pStyle w:val="ListParagraph"/>
        <w:spacing w:line="360" w:lineRule="auto"/>
        <w:ind w:left="426" w:firstLine="567"/>
        <w:jc w:val="both"/>
        <w:rPr>
          <w:lang w:val="en-US"/>
        </w:rPr>
      </w:pPr>
      <w:r>
        <w:rPr>
          <w:i/>
          <w:iCs/>
          <w:lang w:val="en-US"/>
        </w:rPr>
        <w:t>Data mining</w:t>
      </w:r>
      <w:r>
        <w:rPr>
          <w:lang w:val="en-US"/>
        </w:rPr>
        <w:t xml:space="preserve"> adalah sebagai proses untuk mendapatkan informasi yang berguna dari gudang basis data yang besar. </w:t>
      </w:r>
      <w:r>
        <w:rPr>
          <w:i/>
          <w:iCs/>
          <w:lang w:val="en-US"/>
        </w:rPr>
        <w:t>Data mining</w:t>
      </w:r>
      <w:r>
        <w:rPr>
          <w:lang w:val="en-US"/>
        </w:rPr>
        <w:t xml:space="preserve"> juga dapat diartikan sebagai pengekstrakan informasi baru yang diambil dari bongkahan data besar yang membantu dalam pengambilan keputusan. </w:t>
      </w:r>
      <w:r>
        <w:rPr>
          <w:i/>
          <w:iCs/>
          <w:lang w:val="en-US"/>
        </w:rPr>
        <w:t>Data mining</w:t>
      </w:r>
      <w:r>
        <w:rPr>
          <w:lang w:val="en-US"/>
        </w:rPr>
        <w:t xml:space="preserve"> sering juga disebut dengan </w:t>
      </w:r>
      <w:r>
        <w:rPr>
          <w:i/>
          <w:iCs/>
          <w:lang w:val="en-US"/>
        </w:rPr>
        <w:t>Knowledge Discovery in Database</w:t>
      </w:r>
      <w:r>
        <w:rPr>
          <w:lang w:val="en-US"/>
        </w:rPr>
        <w:t xml:space="preserve"> atau disingkat KDD, adalah kegiatan yang meliputi pengumpulan, pemakaian data histori untuk menelusuri data yang ada untuk membangun sebuah model agar dapat mengenali pola data yang lain berukuran besar</w:t>
      </w:r>
      <w:r>
        <w:rPr>
          <w:lang w:val="en-US"/>
        </w:rPr>
        <w:fldChar w:fldCharType="begin" w:fldLock="1"/>
      </w:r>
      <w:r>
        <w:rPr>
          <w:lang w:val="en-US"/>
        </w:rPr>
        <w:instrText>ADDIN CSL_CITATION {"citationItems":[{"id":"ITEM-1","itemData":{"DOI":"10.35957/jatisi.v4i1.83","ISSN":"2407-4322","abstract":"Data Mining merupakan proses analisa data untuk menemukan suatu pola dari kumpulan data yang tersembunyi dengan memanfaatkan data kunjungan perpustakaan, dapat menggali informasi tentang buku- buku apa yang sering dipinjam oleh pengunjung dan keterkaitan antar masing-masing peminjaman hingga dapat melakukan penyusunan dan tata letak buku. Pada sistem yang berjalan penempatan buku dilakukan berdasarkan kategori buku yang telah tersedia pada rak buku namun belum diatur berdasarkan intensitasi peminjaman buku yang dilakukan oleh anggota sehingga masih banyak buku-buku lama yang masih tersedia di perpustakaan. Untuk dapat melakukan penempatan buku sesuai dengan kebutuhan anggota perlu dilakukan suatu proses pengolahan data peminjaman buku dengan menggunakan algoritma appriori melalui penerapan metode association rule agar dapat diketahui support dan confidance antara buku-buku yang sering di pinjam sehingga dapat diketahui pola penempatan buku. Dibandingkan dengan sistem yang sedang berjalan kinerja tersebut ditunjukan pada efektifitas informasi dari sistem tentang penentuan pola penempatan buku untuk tata letak buku dan memudahkan dalam mengetahui keberadaan buku dalam hal ini berdasarkan 3 item set buku.","author":[{"dropping-particle":"","family":"Yanto","given":"Robi","non-dropping-particle":"","parse-names":false,"suffix":""},{"dropping-particle":"Di","family":"Kesuma","given":"Hendra","non-dropping-particle":"","parse-names":false,"suffix":""}],"container-title":"JATISI (Jurnal Teknik Informatika dan Sistem Informasi)","id":"ITEM-1","issue":"1","issued":{"date-parts":[["2017"]]},"page":"1-10","title":"Pemanfaatan Data Mining Untuk Penempatan Buku Di Perpustakaan Menggunakan Metode Association Rule","type":"article-journal","volume":"4"},"uris":["http://www.mendeley.com/documents/?uuid=76af5648-5699-4d15-b35d-c6bab5c3d46b"]}],"mendeley":{"formattedCitation":"[6]","plainTextFormattedCitation":"[6]","previouslyFormattedCitation":"[6]"},"properties":{"noteIndex":0},"schema":"https://github.com/citation-style-language/schema/raw/master/csl-citation.json"}</w:instrText>
      </w:r>
      <w:r>
        <w:rPr>
          <w:lang w:val="en-US"/>
        </w:rPr>
        <w:fldChar w:fldCharType="separate"/>
      </w:r>
      <w:r w:rsidRPr="00556A8E">
        <w:rPr>
          <w:noProof/>
          <w:lang w:val="en-US"/>
        </w:rPr>
        <w:t>[6]</w:t>
      </w:r>
      <w:r>
        <w:rPr>
          <w:lang w:val="en-US"/>
        </w:rPr>
        <w:fldChar w:fldCharType="end"/>
      </w:r>
      <w:r>
        <w:rPr>
          <w:lang w:val="en-US"/>
        </w:rPr>
        <w:t>.</w:t>
      </w:r>
    </w:p>
    <w:p w14:paraId="328B95D8" w14:textId="77777777" w:rsidR="009D1207" w:rsidRDefault="009D1207" w:rsidP="009D1207">
      <w:pPr>
        <w:pStyle w:val="ListParagraph"/>
        <w:spacing w:line="360" w:lineRule="auto"/>
        <w:ind w:left="426" w:firstLine="567"/>
        <w:jc w:val="both"/>
        <w:rPr>
          <w:i/>
          <w:iCs/>
          <w:lang w:val="en-US"/>
        </w:rPr>
        <w:sectPr w:rsidR="009D1207" w:rsidSect="007B6F56">
          <w:headerReference w:type="default" r:id="rId8"/>
          <w:pgSz w:w="11906" w:h="16838"/>
          <w:pgMar w:top="2268" w:right="1701" w:bottom="1701" w:left="2268" w:header="720" w:footer="720" w:gutter="0"/>
          <w:cols w:space="720"/>
          <w:docGrid w:linePitch="360"/>
        </w:sectPr>
      </w:pPr>
    </w:p>
    <w:p w14:paraId="3000406F" w14:textId="77777777" w:rsidR="009D1207" w:rsidRPr="00556A8E" w:rsidRDefault="009D1207" w:rsidP="009D1207">
      <w:pPr>
        <w:pStyle w:val="ListParagraph"/>
        <w:spacing w:line="360" w:lineRule="auto"/>
        <w:ind w:left="426" w:firstLine="567"/>
        <w:jc w:val="both"/>
        <w:rPr>
          <w:lang w:val="en-US"/>
        </w:rPr>
      </w:pPr>
      <w:r>
        <w:rPr>
          <w:i/>
          <w:iCs/>
          <w:lang w:val="en-US"/>
        </w:rPr>
        <w:lastRenderedPageBreak/>
        <w:t>Data mining</w:t>
      </w:r>
      <w:r>
        <w:rPr>
          <w:lang w:val="en-US"/>
        </w:rPr>
        <w:t xml:space="preserve"> dibagi menjadi beberapa kelompok berdasarkan tugas yang dapat dilakukan, yaitu sebagai berikut</w:t>
      </w:r>
      <w:r>
        <w:rPr>
          <w:lang w:val="en-US"/>
        </w:rPr>
        <w:fldChar w:fldCharType="begin" w:fldLock="1"/>
      </w:r>
      <w:r>
        <w:rPr>
          <w:lang w:val="en-US"/>
        </w:rPr>
        <w:instrText>ADDIN CSL_CITATION {"citationItems":[{"id":"ITEM-1","itemData":{"abstract":"Proses penerimaan calon mahasiswa baru di Politeknik LP3I Jakarta setiap tahun, menghasilkan data yang sangat banyak berupa profil calon mahasiswa. Kegiatan tersebut menimbulkan penumpukan data dalam jumlah besar, hal ini menjadi kesulitan untuk melakukan identifikasi terhadap calon mahasiswa. Penelitian ini membahas tentang penerapan data mining, menggunakan algoritma K-Means Clustering untuk menghasilkan profil yang memiliki kemiripan atribut yang sama. Metode yang digunakan adalah CRISP- DM dengan melalui proses business understanding, data understanding, data preparation, modeling, evaluation dan deployment. Implementasi proses K-Means Clustering menggunakan Rapid Miner 7.0. Atribut yang digunakan usia, agama, status ujian, kelulusan, registrasi, kelamin, gelombang pendaftaran, gelombang registrasi, Nilai Tes, Jurusan, program studi, sumber informasi, asal kota, lokasi kampus, pekerjaan orang tua, jenis sekolah, pembayaran uang registrasi. Menghasilkan jumlah kluster 4 (k=4) dengan cluster pertama 17007 calon mahasiswa, cluster kedua sebanyak 83 calon mahasiswa, cluster ketiga sebanyak 12919 calon mahasiswa dan cluster keempat sebanyak 356 calon mahasiswa.","author":[{"dropping-particle":"","family":"Setiawan","given":"Rony","non-dropping-particle":"","parse-names":false,"suffix":""}],"container-title":"J. Lentera Ict","id":"ITEM-1","issue":"1","issued":{"date-parts":[["2016"]]},"page":"76-92","title":"Penerapan Data Mining Menggunakan Algoritma K-Means Clustering Untuk Menentukan Strategi Promosi Mahasiswa Baru ( Studi Kasus : Politeknik Lp3i Jakarta )","type":"article-journal","volume":"3"},"uris":["http://www.mendeley.com/documents/?uuid=9f50c1df-1de2-40b0-96b9-f39815c8dc99"]}],"mendeley":{"formattedCitation":"[7]","plainTextFormattedCitation":"[7]","previouslyFormattedCitation":"[7]"},"properties":{"noteIndex":0},"schema":"https://github.com/citation-style-language/schema/raw/master/csl-citation.json"}</w:instrText>
      </w:r>
      <w:r>
        <w:rPr>
          <w:lang w:val="en-US"/>
        </w:rPr>
        <w:fldChar w:fldCharType="separate"/>
      </w:r>
      <w:r w:rsidRPr="00556A8E">
        <w:rPr>
          <w:noProof/>
          <w:lang w:val="en-US"/>
        </w:rPr>
        <w:t>[7]</w:t>
      </w:r>
      <w:r>
        <w:rPr>
          <w:lang w:val="en-US"/>
        </w:rPr>
        <w:fldChar w:fldCharType="end"/>
      </w:r>
      <w:r>
        <w:rPr>
          <w:lang w:val="en-US"/>
        </w:rPr>
        <w:t>.</w:t>
      </w:r>
    </w:p>
    <w:p w14:paraId="14B4A84F" w14:textId="77777777" w:rsidR="009D1207" w:rsidRDefault="009D1207" w:rsidP="009D1207">
      <w:pPr>
        <w:pStyle w:val="ListParagraph"/>
        <w:numPr>
          <w:ilvl w:val="0"/>
          <w:numId w:val="4"/>
        </w:numPr>
        <w:spacing w:line="360" w:lineRule="auto"/>
        <w:ind w:left="851"/>
        <w:jc w:val="both"/>
        <w:rPr>
          <w:lang w:val="en-US"/>
        </w:rPr>
      </w:pPr>
      <w:r>
        <w:rPr>
          <w:lang w:val="en-US"/>
        </w:rPr>
        <w:t>Deskripsi</w:t>
      </w:r>
    </w:p>
    <w:p w14:paraId="71A9AB33" w14:textId="77777777" w:rsidR="009D1207" w:rsidRDefault="009D1207" w:rsidP="009D1207">
      <w:pPr>
        <w:pStyle w:val="ListParagraph"/>
        <w:spacing w:line="360" w:lineRule="auto"/>
        <w:ind w:left="851"/>
        <w:jc w:val="both"/>
        <w:rPr>
          <w:lang w:val="en-US"/>
        </w:rPr>
      </w:pPr>
      <w:r>
        <w:rPr>
          <w:lang w:val="en-US"/>
        </w:rPr>
        <w:t>Untuk mencari cara yang menggambarkan pola dan kecenderungan yang terdapat dalam data. Deskripsi dari pola dan kecenderungan yang sering memberikan kemungkinan penjelasan untuk suatu pola atau kecenderungan.</w:t>
      </w:r>
    </w:p>
    <w:p w14:paraId="1519AED4" w14:textId="77777777" w:rsidR="009D1207" w:rsidRDefault="009D1207" w:rsidP="009D1207">
      <w:pPr>
        <w:pStyle w:val="ListParagraph"/>
        <w:numPr>
          <w:ilvl w:val="0"/>
          <w:numId w:val="4"/>
        </w:numPr>
        <w:spacing w:line="360" w:lineRule="auto"/>
        <w:ind w:left="851"/>
        <w:jc w:val="both"/>
        <w:rPr>
          <w:lang w:val="en-US"/>
        </w:rPr>
      </w:pPr>
      <w:r>
        <w:rPr>
          <w:lang w:val="en-US"/>
        </w:rPr>
        <w:t>Estimasi</w:t>
      </w:r>
    </w:p>
    <w:p w14:paraId="1554B2B1" w14:textId="77777777" w:rsidR="009D1207" w:rsidRPr="00447E7D" w:rsidRDefault="009D1207" w:rsidP="009D1207">
      <w:pPr>
        <w:pStyle w:val="ListParagraph"/>
        <w:spacing w:line="360" w:lineRule="auto"/>
        <w:ind w:left="851"/>
        <w:jc w:val="both"/>
        <w:rPr>
          <w:lang w:val="en-US"/>
        </w:rPr>
      </w:pPr>
      <w:r>
        <w:rPr>
          <w:lang w:val="en-US"/>
        </w:rPr>
        <w:t xml:space="preserve">Estimasi hampir sama dengan klasifikasi, kecuali variabel target estimasi lebih kearah numerik daripada kearah kategori. Model dibangun menggunakan </w:t>
      </w:r>
      <w:r>
        <w:rPr>
          <w:i/>
          <w:iCs/>
          <w:lang w:val="en-US"/>
        </w:rPr>
        <w:t>record</w:t>
      </w:r>
      <w:r>
        <w:rPr>
          <w:lang w:val="en-US"/>
        </w:rPr>
        <w:t xml:space="preserve"> lengkap yang menyediakan nilai dari variabel target sebagai nilai prediksi.</w:t>
      </w:r>
    </w:p>
    <w:p w14:paraId="6D57E233" w14:textId="77777777" w:rsidR="009D1207" w:rsidRDefault="009D1207" w:rsidP="009D1207">
      <w:pPr>
        <w:pStyle w:val="ListParagraph"/>
        <w:numPr>
          <w:ilvl w:val="0"/>
          <w:numId w:val="4"/>
        </w:numPr>
        <w:spacing w:line="360" w:lineRule="auto"/>
        <w:ind w:left="851"/>
        <w:jc w:val="both"/>
        <w:rPr>
          <w:lang w:val="en-US"/>
        </w:rPr>
      </w:pPr>
      <w:r>
        <w:rPr>
          <w:lang w:val="en-US"/>
        </w:rPr>
        <w:t>Prediksi</w:t>
      </w:r>
    </w:p>
    <w:p w14:paraId="5F8DBDAE" w14:textId="77777777" w:rsidR="009D1207" w:rsidRDefault="009D1207" w:rsidP="009D1207">
      <w:pPr>
        <w:pStyle w:val="ListParagraph"/>
        <w:spacing w:line="360" w:lineRule="auto"/>
        <w:ind w:left="851"/>
        <w:jc w:val="both"/>
        <w:rPr>
          <w:lang w:val="en-US"/>
        </w:rPr>
      </w:pPr>
      <w:r>
        <w:rPr>
          <w:lang w:val="en-US"/>
        </w:rPr>
        <w:t>Prediksi hampir sama dengan klasifikasi dan estimasi, kecuali bahwa dalam prediksi nilai dari hasil akan ada di masa mendatang.</w:t>
      </w:r>
    </w:p>
    <w:p w14:paraId="5BB29F7D" w14:textId="77777777" w:rsidR="009D1207" w:rsidRDefault="009D1207" w:rsidP="009D1207">
      <w:pPr>
        <w:pStyle w:val="ListParagraph"/>
        <w:numPr>
          <w:ilvl w:val="0"/>
          <w:numId w:val="4"/>
        </w:numPr>
        <w:spacing w:line="360" w:lineRule="auto"/>
        <w:ind w:left="851"/>
        <w:jc w:val="both"/>
        <w:rPr>
          <w:lang w:val="en-US"/>
        </w:rPr>
      </w:pPr>
      <w:r>
        <w:rPr>
          <w:lang w:val="en-US"/>
        </w:rPr>
        <w:t>Klasifikasi</w:t>
      </w:r>
    </w:p>
    <w:p w14:paraId="6E9D7219" w14:textId="77777777" w:rsidR="009D1207" w:rsidRDefault="009D1207" w:rsidP="009D1207">
      <w:pPr>
        <w:pStyle w:val="ListParagraph"/>
        <w:spacing w:line="360" w:lineRule="auto"/>
        <w:ind w:left="851"/>
        <w:jc w:val="both"/>
        <w:rPr>
          <w:lang w:val="en-US"/>
        </w:rPr>
      </w:pPr>
      <w:r>
        <w:rPr>
          <w:lang w:val="en-US"/>
        </w:rPr>
        <w:t>Dalam klasifikasi, terdapat target variabel kategori. Sebagai contoh, penggolongan pendapatan dapat dipisahkan dalam tiga kategori, yaitu pendapatan tinggi, sedang dan rendah.</w:t>
      </w:r>
    </w:p>
    <w:p w14:paraId="292F144E" w14:textId="77777777" w:rsidR="009D1207" w:rsidRDefault="009D1207" w:rsidP="009D1207">
      <w:pPr>
        <w:pStyle w:val="ListParagraph"/>
        <w:numPr>
          <w:ilvl w:val="0"/>
          <w:numId w:val="4"/>
        </w:numPr>
        <w:spacing w:line="360" w:lineRule="auto"/>
        <w:ind w:left="851"/>
        <w:jc w:val="both"/>
        <w:rPr>
          <w:lang w:val="en-US"/>
        </w:rPr>
      </w:pPr>
      <w:r>
        <w:rPr>
          <w:lang w:val="en-US"/>
        </w:rPr>
        <w:t>Pengklusteran</w:t>
      </w:r>
    </w:p>
    <w:p w14:paraId="0E2ACB7B" w14:textId="77777777" w:rsidR="009D1207" w:rsidRDefault="009D1207" w:rsidP="009D1207">
      <w:pPr>
        <w:pStyle w:val="ListParagraph"/>
        <w:spacing w:line="360" w:lineRule="auto"/>
        <w:ind w:left="851"/>
        <w:jc w:val="both"/>
        <w:rPr>
          <w:lang w:val="en-US"/>
        </w:rPr>
      </w:pPr>
      <w:r>
        <w:rPr>
          <w:lang w:val="en-US"/>
        </w:rPr>
        <w:t xml:space="preserve">Pengklusteran merupakan pengelompokkan </w:t>
      </w:r>
      <w:r>
        <w:rPr>
          <w:i/>
          <w:iCs/>
          <w:lang w:val="en-US"/>
        </w:rPr>
        <w:t>record</w:t>
      </w:r>
      <w:r>
        <w:rPr>
          <w:lang w:val="en-US"/>
        </w:rPr>
        <w:t xml:space="preserve">, pengamatan atau memperhatikan dan membentuk kelas objek-objek yang memiliki kemiripan. </w:t>
      </w:r>
      <w:r>
        <w:rPr>
          <w:i/>
          <w:iCs/>
          <w:lang w:val="en-US"/>
        </w:rPr>
        <w:t>Cluster</w:t>
      </w:r>
      <w:r>
        <w:rPr>
          <w:lang w:val="en-US"/>
        </w:rPr>
        <w:t xml:space="preserve"> adalah kumpulan </w:t>
      </w:r>
      <w:r>
        <w:rPr>
          <w:i/>
          <w:iCs/>
          <w:lang w:val="en-US"/>
        </w:rPr>
        <w:t>record</w:t>
      </w:r>
      <w:r>
        <w:rPr>
          <w:lang w:val="en-US"/>
        </w:rPr>
        <w:t xml:space="preserve"> yang memiliki kemiripan satu dengan yang lainnya dan memiliki ketidak miripan dengan </w:t>
      </w:r>
      <w:r>
        <w:rPr>
          <w:i/>
          <w:iCs/>
          <w:lang w:val="en-US"/>
        </w:rPr>
        <w:t>record</w:t>
      </w:r>
      <w:r>
        <w:rPr>
          <w:lang w:val="en-US"/>
        </w:rPr>
        <w:t xml:space="preserve"> dalam </w:t>
      </w:r>
      <w:r>
        <w:rPr>
          <w:i/>
          <w:iCs/>
          <w:lang w:val="en-US"/>
        </w:rPr>
        <w:t xml:space="preserve">cluster </w:t>
      </w:r>
      <w:r>
        <w:rPr>
          <w:lang w:val="en-US"/>
        </w:rPr>
        <w:t xml:space="preserve">lain. Algoritma </w:t>
      </w:r>
      <w:r>
        <w:rPr>
          <w:i/>
          <w:iCs/>
          <w:lang w:val="en-US"/>
        </w:rPr>
        <w:t>clustering</w:t>
      </w:r>
      <w:r>
        <w:rPr>
          <w:lang w:val="en-US"/>
        </w:rPr>
        <w:t xml:space="preserve"> mencoba untuk melakukan pembagian terhadap keseluruhan data menjadi kelompok-kelompok yang memiliki kemiripan (homogen), yang mana kemiripan </w:t>
      </w:r>
      <w:r>
        <w:rPr>
          <w:i/>
          <w:iCs/>
          <w:lang w:val="en-US"/>
        </w:rPr>
        <w:t>record</w:t>
      </w:r>
      <w:r>
        <w:rPr>
          <w:lang w:val="en-US"/>
        </w:rPr>
        <w:t xml:space="preserve"> dalam satu kelompok akan bernilai maksimal, sedangkan kemiripan dengan </w:t>
      </w:r>
      <w:r>
        <w:rPr>
          <w:i/>
          <w:iCs/>
          <w:lang w:val="en-US"/>
        </w:rPr>
        <w:t>record</w:t>
      </w:r>
      <w:r>
        <w:rPr>
          <w:lang w:val="en-US"/>
        </w:rPr>
        <w:t xml:space="preserve"> dalam kelompok lain akan bernilai minimal.</w:t>
      </w:r>
    </w:p>
    <w:p w14:paraId="1ACCEAAE" w14:textId="77777777" w:rsidR="009D1207" w:rsidRDefault="009D1207" w:rsidP="009D1207">
      <w:pPr>
        <w:pStyle w:val="ListParagraph"/>
        <w:spacing w:line="360" w:lineRule="auto"/>
        <w:ind w:left="851"/>
        <w:jc w:val="both"/>
        <w:rPr>
          <w:lang w:val="en-US"/>
        </w:rPr>
      </w:pPr>
    </w:p>
    <w:p w14:paraId="4253C324" w14:textId="3472AA51" w:rsidR="009D1207" w:rsidRDefault="009D1207" w:rsidP="009D1207">
      <w:pPr>
        <w:pStyle w:val="ListParagraph"/>
        <w:spacing w:line="360" w:lineRule="auto"/>
        <w:ind w:left="851"/>
        <w:jc w:val="both"/>
        <w:rPr>
          <w:lang w:val="en-US"/>
        </w:rPr>
      </w:pPr>
    </w:p>
    <w:p w14:paraId="2DFCC7A8" w14:textId="77777777" w:rsidR="002E716C" w:rsidRPr="00556A8E" w:rsidRDefault="002E716C" w:rsidP="009D1207">
      <w:pPr>
        <w:pStyle w:val="ListParagraph"/>
        <w:spacing w:line="360" w:lineRule="auto"/>
        <w:ind w:left="851"/>
        <w:jc w:val="both"/>
        <w:rPr>
          <w:lang w:val="en-US"/>
        </w:rPr>
      </w:pPr>
    </w:p>
    <w:p w14:paraId="2272232E" w14:textId="77777777" w:rsidR="009D1207" w:rsidRDefault="009D1207" w:rsidP="009D1207">
      <w:pPr>
        <w:pStyle w:val="ListParagraph"/>
        <w:numPr>
          <w:ilvl w:val="0"/>
          <w:numId w:val="4"/>
        </w:numPr>
        <w:spacing w:line="360" w:lineRule="auto"/>
        <w:ind w:left="851"/>
        <w:jc w:val="both"/>
        <w:rPr>
          <w:lang w:val="en-US"/>
        </w:rPr>
      </w:pPr>
      <w:r>
        <w:rPr>
          <w:lang w:val="en-US"/>
        </w:rPr>
        <w:lastRenderedPageBreak/>
        <w:t>Asosiasi</w:t>
      </w:r>
    </w:p>
    <w:p w14:paraId="0FBC7328" w14:textId="77777777" w:rsidR="009D1207" w:rsidRDefault="009D1207" w:rsidP="009D1207">
      <w:pPr>
        <w:pStyle w:val="ListParagraph"/>
        <w:spacing w:line="360" w:lineRule="auto"/>
        <w:ind w:left="851"/>
        <w:jc w:val="both"/>
        <w:rPr>
          <w:lang w:val="en-US"/>
        </w:rPr>
      </w:pPr>
      <w:r>
        <w:rPr>
          <w:lang w:val="en-US"/>
        </w:rPr>
        <w:t xml:space="preserve">Tugas asosiasi dalam </w:t>
      </w:r>
      <w:r>
        <w:rPr>
          <w:i/>
          <w:iCs/>
          <w:lang w:val="en-US"/>
        </w:rPr>
        <w:t>data mining</w:t>
      </w:r>
      <w:r>
        <w:rPr>
          <w:lang w:val="en-US"/>
        </w:rPr>
        <w:t xml:space="preserve"> adalah menemukan atribut yang muncul dalam suatu waktu. Dalam dunia bisnis lebih umum disebut analisis keranjang belanja (</w:t>
      </w:r>
      <w:r>
        <w:rPr>
          <w:i/>
          <w:iCs/>
          <w:lang w:val="en-US"/>
        </w:rPr>
        <w:t>Market Baskaet Analysis</w:t>
      </w:r>
      <w:r>
        <w:rPr>
          <w:lang w:val="en-US"/>
        </w:rPr>
        <w:t>).</w:t>
      </w:r>
    </w:p>
    <w:p w14:paraId="4B9A7808" w14:textId="77777777" w:rsidR="009D1207" w:rsidRPr="00447E7D" w:rsidRDefault="009D1207" w:rsidP="009D1207">
      <w:pPr>
        <w:pStyle w:val="ListParagraph"/>
        <w:spacing w:line="360" w:lineRule="auto"/>
        <w:ind w:left="851"/>
        <w:jc w:val="both"/>
        <w:rPr>
          <w:lang w:val="en-US"/>
        </w:rPr>
      </w:pPr>
    </w:p>
    <w:p w14:paraId="7FFBB513" w14:textId="77777777" w:rsidR="009D1207" w:rsidRDefault="009D1207" w:rsidP="009D1207">
      <w:pPr>
        <w:pStyle w:val="Heading2"/>
        <w:numPr>
          <w:ilvl w:val="0"/>
          <w:numId w:val="13"/>
        </w:numPr>
        <w:spacing w:after="0"/>
        <w:ind w:left="851" w:hanging="502"/>
      </w:pPr>
      <w:bookmarkStart w:id="5" w:name="_Toc41639282"/>
      <w:r>
        <w:t>Bahasa Pemrograman</w:t>
      </w:r>
      <w:bookmarkEnd w:id="5"/>
    </w:p>
    <w:p w14:paraId="765EA8DD" w14:textId="77777777" w:rsidR="009D1207" w:rsidRPr="007B6F56" w:rsidRDefault="009D1207" w:rsidP="009D1207">
      <w:pPr>
        <w:pStyle w:val="Heading3"/>
        <w:numPr>
          <w:ilvl w:val="0"/>
          <w:numId w:val="15"/>
        </w:numPr>
        <w:spacing w:after="0"/>
        <w:ind w:left="993" w:hanging="633"/>
        <w:rPr>
          <w:b w:val="0"/>
          <w:bCs w:val="0"/>
        </w:rPr>
      </w:pPr>
      <w:bookmarkStart w:id="6" w:name="_Toc41639283"/>
      <w:r w:rsidRPr="007B6F56">
        <w:t>R</w:t>
      </w:r>
      <w:bookmarkEnd w:id="6"/>
    </w:p>
    <w:p w14:paraId="28811601" w14:textId="77777777" w:rsidR="009D1207" w:rsidRPr="00776257" w:rsidRDefault="009D1207" w:rsidP="009D1207">
      <w:pPr>
        <w:pStyle w:val="ListParagraph"/>
        <w:spacing w:line="360" w:lineRule="auto"/>
        <w:ind w:left="426" w:firstLine="567"/>
        <w:jc w:val="both"/>
        <w:rPr>
          <w:lang w:val="en-US"/>
        </w:rPr>
      </w:pPr>
      <w:r>
        <w:rPr>
          <w:lang w:val="en-US"/>
        </w:rPr>
        <w:t>Pemrograman R adalah salah satu paket statistika yang menjadi pilihan baik untuk kepentingan melengkapi pengenalan konsep-konsep statistika, pemrograman maupun sebagai analisis data yang membutuhkan ilustrasi grafik</w:t>
      </w:r>
      <w:r>
        <w:rPr>
          <w:lang w:val="en-US"/>
        </w:rPr>
        <w:fldChar w:fldCharType="begin" w:fldLock="1"/>
      </w:r>
      <w:r>
        <w:rPr>
          <w:lang w:val="en-US"/>
        </w:rPr>
        <w:instrText>ADDIN CSL_CITATION {"citationItems":[{"id":"ITEM-1","itemData":{"DOI":"10.21831/jpmmp.v2i2.21913","ISSN":"2549-4899","abstract":"Analisis multivariat adalah salah satu teknik dalam statistika yang digunakan untuk menganalisis secara simultan variabel lebih dari satu. Perhitungan dalam analisis data multivariat lebih kompleks dibandingkan dengan analisis univariat, sehingga penggunaan program statistika akan mempermudah dalam analisis.  Salah satu program statistika yang dapat diperoleh secara gratis (tanpa lisensi) adalah program R. Workshop program R untuk analisis data multivariat bagi para lulusan S1 Pendidikan Matematika/Matematika dan mahasiswa program pasca sarjana Pendidikan Matematika secara umum bertujuan untuk memberikan pengetahuan dan ketrampilan dasar penggunaan program R pada analisis data multivariat. Metode yang digunakan dalam pelatihan meliputi tutorial dan praktek secara langsung. Sebagian peserta belum pernah menggunakan program R, dan terlihat bahwa mereka antusias dalam mengikuti pelatihan. Berdasarkan pengamatan dan tanya jawab dengan peserta pelatihan, tampak bahwa peserta bersemangat mengikuti kegiatan pelatihan. Dengan pelatihan ini para peserta mendapat pengetahuan secara teoritis tentang analisis komponen utama, analisis faktor dan secara praktek meliputi ketrampilan tentang bagaimana menganalisis data multivariat dengan program R, dan menginterpretasikan hasil analisis dengan kedua metode tersebut. Kata kunci: analisis multivariat, program statistika R. Multivariate Data Analysis Using R Program Abstract           Multivariate analysis is a technique in statistics that is used to simultaneously analyze more than one variable. Dealing with multivariate data analysis calculations are more complex than the univariate analysis, so the use of statistical program will make it easier. One of the free statistical programs (free license) is R program. Workshop R program on the multivariate data analysis for people who had mathematics or mathematics education degree or graduate students in general aims to provide multivariate data analysis skills using statistics R program. The training methods were tutorial and practices in class. Some participants had never used the R program prior to the training, and they were enthusiastic during training. According to the observations and questions and answers session, the participants appeared to have passions on learning the usage of  the statistical R program on analyzing multivariate data. From the training, the participants gained theoretical knowledge about the principal component analysis, factors analysis, and prac…","author":[{"dropping-particle":"","family":"Wustqa","given":"Dhoriva Urwatul","non-dropping-particle":"","parse-names":false,"suffix":""},{"dropping-particle":"","family":"Listyani","given":"Endang","non-dropping-particle":"","parse-names":false,"suffix":""},{"dropping-particle":"","family":"Subekti","given":"Retno","non-dropping-particle":"","parse-names":false,"suffix":""},{"dropping-particle":"","family":"Kusumawati","given":"Rosita","non-dropping-particle":"","parse-names":false,"suffix":""},{"dropping-particle":"","family":"Susanti","given":"Mathilda","non-dropping-particle":"","parse-names":false,"suffix":""},{"dropping-particle":"","family":"Kismiantini","given":"Kismiantini","non-dropping-particle":"","parse-names":false,"suffix":""}],"container-title":"Jurnal Pengabdian Masyarakat MIPA dan Pendidikan MIPA","id":"ITEM-1","issue":"2","issued":{"date-parts":[["2018"]]},"page":"83-86","title":"Analisis Data Multivariat Dengan Program R","type":"article-journal","volume":"2"},"uris":["http://www.mendeley.com/documents/?uuid=4b447835-1730-46fd-9326-c9fa2b8f0238"]}],"mendeley":{"formattedCitation":"[8]","plainTextFormattedCitation":"[8]","previouslyFormattedCitation":"[8]"},"properties":{"noteIndex":0},"schema":"https://github.com/citation-style-language/schema/raw/master/csl-citation.json"}</w:instrText>
      </w:r>
      <w:r>
        <w:rPr>
          <w:lang w:val="en-US"/>
        </w:rPr>
        <w:fldChar w:fldCharType="separate"/>
      </w:r>
      <w:r w:rsidRPr="00776257">
        <w:rPr>
          <w:noProof/>
          <w:lang w:val="en-US"/>
        </w:rPr>
        <w:t>[8]</w:t>
      </w:r>
      <w:r>
        <w:rPr>
          <w:lang w:val="en-US"/>
        </w:rPr>
        <w:fldChar w:fldCharType="end"/>
      </w:r>
      <w:r>
        <w:rPr>
          <w:lang w:val="en-US"/>
        </w:rPr>
        <w:t xml:space="preserve">. </w:t>
      </w:r>
      <w:r w:rsidRPr="00776257">
        <w:rPr>
          <w:lang w:val="en-US"/>
        </w:rPr>
        <w:t xml:space="preserve">Bahasa pemrograman R digunakan oleh akedemisi dan peneliti untuk analisis data dan analisis statistik, dan popularitas pemrograman R telah meningkat seiring berjalannya waktu. R diciptakan oleh Ross Ihaka dan Robert Gentlemen. Saat ini R dikembangkan oleh </w:t>
      </w:r>
      <w:r w:rsidRPr="00776257">
        <w:rPr>
          <w:i/>
          <w:iCs/>
          <w:lang w:val="en-US"/>
        </w:rPr>
        <w:t>R Development Core Team</w:t>
      </w:r>
      <w:r w:rsidRPr="00776257">
        <w:rPr>
          <w:lang w:val="en-US"/>
        </w:rPr>
        <w:t>. Munculnya R terinspirasi oleh bahasa statistika dengan S (</w:t>
      </w:r>
      <w:r w:rsidRPr="00776257">
        <w:rPr>
          <w:i/>
          <w:iCs/>
          <w:lang w:val="en-US"/>
        </w:rPr>
        <w:t>statistical language S</w:t>
      </w:r>
      <w:r w:rsidRPr="00776257">
        <w:rPr>
          <w:lang w:val="en-US"/>
        </w:rPr>
        <w:t xml:space="preserve">). Perintah dasar dalam bahasa R telah menyediakan berbagai </w:t>
      </w:r>
      <w:r w:rsidRPr="00776257">
        <w:rPr>
          <w:i/>
          <w:iCs/>
          <w:lang w:val="en-US"/>
        </w:rPr>
        <w:t>tool</w:t>
      </w:r>
      <w:r w:rsidRPr="00776257">
        <w:rPr>
          <w:lang w:val="en-US"/>
        </w:rPr>
        <w:t xml:space="preserve"> untuk pemodelan statistik linear dan nonlinear, analisis </w:t>
      </w:r>
      <w:r w:rsidRPr="00776257">
        <w:rPr>
          <w:i/>
          <w:iCs/>
          <w:lang w:val="en-US"/>
        </w:rPr>
        <w:t>time-series</w:t>
      </w:r>
      <w:r w:rsidRPr="00776257">
        <w:rPr>
          <w:lang w:val="en-US"/>
        </w:rPr>
        <w:t>, klasifikasi, analisis klaster, dan analisis grafis</w:t>
      </w:r>
      <w:r>
        <w:rPr>
          <w:lang w:val="en-US"/>
        </w:rPr>
        <w:fldChar w:fldCharType="begin" w:fldLock="1"/>
      </w:r>
      <w:r>
        <w:rPr>
          <w:lang w:val="en-US"/>
        </w:rPr>
        <w:instrText>ADDIN CSL_CITATION {"citationItems":[{"id":"ITEM-1","itemData":{"author":[{"dropping-particle":"","family":"Sarvina","given":"Yeli","non-dropping-particle":"","parse-names":false,"suffix":""}],"container-title":"Informatika Pertanian","id":"ITEM-1","issue":"1","issued":{"date-parts":[["2017"]]},"page":"23-30","title":"Pemanfaatan Software Open Source “ R ” Untuk Penelitian Agroklimat “ R ” Open Source Software for Agroclimate Research","type":"article-journal","volume":"26"},"uris":["http://www.mendeley.com/documents/?uuid=b2a320eb-d926-4540-9718-e4e304428c83"]}],"mendeley":{"formattedCitation":"[9]","plainTextFormattedCitation":"[9]","previouslyFormattedCitation":"[9]"},"properties":{"noteIndex":0},"schema":"https://github.com/citation-style-language/schema/raw/master/csl-citation.json"}</w:instrText>
      </w:r>
      <w:r>
        <w:rPr>
          <w:lang w:val="en-US"/>
        </w:rPr>
        <w:fldChar w:fldCharType="separate"/>
      </w:r>
      <w:r w:rsidRPr="00664322">
        <w:rPr>
          <w:noProof/>
          <w:lang w:val="en-US"/>
        </w:rPr>
        <w:t>[9]</w:t>
      </w:r>
      <w:r>
        <w:rPr>
          <w:lang w:val="en-US"/>
        </w:rPr>
        <w:fldChar w:fldCharType="end"/>
      </w:r>
      <w:r w:rsidRPr="00776257">
        <w:rPr>
          <w:lang w:val="en-US"/>
        </w:rPr>
        <w:t>.</w:t>
      </w:r>
    </w:p>
    <w:p w14:paraId="7B35F79B" w14:textId="77777777" w:rsidR="009D1207" w:rsidRPr="007B6F56" w:rsidRDefault="009D1207" w:rsidP="009D1207">
      <w:pPr>
        <w:pStyle w:val="Heading3"/>
        <w:numPr>
          <w:ilvl w:val="0"/>
          <w:numId w:val="15"/>
        </w:numPr>
        <w:spacing w:after="0"/>
        <w:ind w:left="993" w:hanging="633"/>
        <w:rPr>
          <w:b w:val="0"/>
          <w:bCs w:val="0"/>
        </w:rPr>
      </w:pPr>
      <w:bookmarkStart w:id="7" w:name="_Toc41639284"/>
      <w:r w:rsidRPr="007B6F56">
        <w:t>R-Shiny</w:t>
      </w:r>
      <w:bookmarkEnd w:id="7"/>
    </w:p>
    <w:p w14:paraId="6068EDF1" w14:textId="77777777" w:rsidR="009D1207" w:rsidRDefault="009D1207" w:rsidP="009D1207">
      <w:pPr>
        <w:pStyle w:val="ListParagraph"/>
        <w:spacing w:line="360" w:lineRule="auto"/>
        <w:ind w:left="426" w:firstLine="567"/>
        <w:jc w:val="both"/>
        <w:rPr>
          <w:lang w:val="en-US"/>
        </w:rPr>
      </w:pPr>
      <w:r>
        <w:rPr>
          <w:lang w:val="en-US"/>
        </w:rPr>
        <w:t>R-Shiny merupakan salah satu versi R berbasis web. Secara umum komponen program Shiny dibedakan menjadi dua kelompok yaitu:</w:t>
      </w:r>
    </w:p>
    <w:p w14:paraId="347D2179" w14:textId="77777777" w:rsidR="009D1207" w:rsidRDefault="009D1207" w:rsidP="009D1207">
      <w:pPr>
        <w:pStyle w:val="ListParagraph"/>
        <w:numPr>
          <w:ilvl w:val="0"/>
          <w:numId w:val="17"/>
        </w:numPr>
        <w:spacing w:line="360" w:lineRule="auto"/>
        <w:ind w:left="851"/>
        <w:jc w:val="both"/>
        <w:rPr>
          <w:lang w:val="en-US"/>
        </w:rPr>
      </w:pPr>
      <w:r>
        <w:rPr>
          <w:i/>
          <w:iCs/>
          <w:lang w:val="en-US"/>
        </w:rPr>
        <w:t>User Interface</w:t>
      </w:r>
      <w:r>
        <w:rPr>
          <w:lang w:val="en-US"/>
        </w:rPr>
        <w:t>, bagian ini bermanfaat untuk</w:t>
      </w:r>
      <w:r>
        <w:rPr>
          <w:lang w:val="en-US"/>
        </w:rPr>
        <w:fldChar w:fldCharType="begin" w:fldLock="1"/>
      </w:r>
      <w:r>
        <w:rPr>
          <w:lang w:val="en-US"/>
        </w:rPr>
        <w:instrText>ADDIN CSL_CITATION {"citationItems":[{"id":"ITEM-1","itemData":{"abstract":"Pemanfaatan teknologi berbasis web dalam mendukung pembelajaran saat ini semakin dirasakan. Salah satu yang sangat populer adalah pemanfaatan e-learning baik sebagai suplemen bagi program reguler, maupun sebagai komplemen untuk program pembelajaran jarak jauh. Program e-learning seperti Moodle sudah dilengkapi banyak fasilitas untuk mendukung pembelajaran terutama terkait dengan penguasaan teori. Untuk mendukung aktivitas e-learning, diperlukan modul pembelajaran yang bersifat elektronik (e-modul). Dalam bidang statistika contoh-contoh ilustrasi bisa dibangkitkan melalui simulasi kompuer. Tentu akan sangat bermanfaat apabila contoh-contoh simulasi ini bersifat dinamik yang bisa diubah pembaca secara fleksibel. Dalam paper ini dibahas pengembangan e-modul terintegrasi dengan simulasi komputer, sehingga e-modul ini memuat notasi matematika dengan baik, dengan contoh-contoh merupakan simulasi yang sebagian bisa dikendalikan oleh pengguna modul, tanpa bergantung pada penguasaan program yang mengendalikan simulasi","author":[{"dropping-particle":"","family":"Tirta","given":"I Made","non-dropping-particle":"","parse-names":false,"suffix":""}],"container-title":"Prosiding Seminar Nasional Matematika, Universitas Jember","id":"ITEM-1","issue":"November","issued":{"date-parts":[["2014"]]},"page":"223-232","title":"Pengembangan E-Modul Statistika Terintegrasi dan Dinamik dengan R-shiny dan mathJax","type":"article-journal","volume":"2000"},"uris":["http://www.mendeley.com/documents/?uuid=22c2f60e-213a-4469-9b1c-c6aa3c11166b"]}],"mendeley":{"formattedCitation":"[10]","plainTextFormattedCitation":"[10]","previouslyFormattedCitation":"[10]"},"properties":{"noteIndex":0},"schema":"https://github.com/citation-style-language/schema/raw/master/csl-citation.json"}</w:instrText>
      </w:r>
      <w:r>
        <w:rPr>
          <w:lang w:val="en-US"/>
        </w:rPr>
        <w:fldChar w:fldCharType="separate"/>
      </w:r>
      <w:r w:rsidRPr="008A2875">
        <w:rPr>
          <w:noProof/>
          <w:lang w:val="en-US"/>
        </w:rPr>
        <w:t>[10]</w:t>
      </w:r>
      <w:r>
        <w:rPr>
          <w:lang w:val="en-US"/>
        </w:rPr>
        <w:fldChar w:fldCharType="end"/>
      </w:r>
      <w:r>
        <w:rPr>
          <w:lang w:val="en-US"/>
        </w:rPr>
        <w:t>:</w:t>
      </w:r>
    </w:p>
    <w:p w14:paraId="3F7A0084" w14:textId="77777777" w:rsidR="009D1207" w:rsidRDefault="009D1207" w:rsidP="009D1207">
      <w:pPr>
        <w:pStyle w:val="ListParagraph"/>
        <w:numPr>
          <w:ilvl w:val="0"/>
          <w:numId w:val="8"/>
        </w:numPr>
        <w:spacing w:line="360" w:lineRule="auto"/>
        <w:jc w:val="both"/>
        <w:rPr>
          <w:lang w:val="en-US"/>
        </w:rPr>
      </w:pPr>
      <w:r>
        <w:rPr>
          <w:lang w:val="en-US"/>
        </w:rPr>
        <w:t xml:space="preserve">Panel kontrol, ialah panel untuk mengkontrol </w:t>
      </w:r>
      <w:r>
        <w:rPr>
          <w:i/>
          <w:iCs/>
          <w:lang w:val="en-US"/>
        </w:rPr>
        <w:t>input</w:t>
      </w:r>
      <w:r>
        <w:rPr>
          <w:lang w:val="en-US"/>
        </w:rPr>
        <w:t xml:space="preserve"> berupa data, variabel, model, tergantung kompleksitas modul. Tampilan kontrol dapat berupa </w:t>
      </w:r>
      <w:r>
        <w:rPr>
          <w:i/>
          <w:iCs/>
          <w:lang w:val="en-US"/>
        </w:rPr>
        <w:t xml:space="preserve">slider, radio button, check-box, </w:t>
      </w:r>
      <w:r>
        <w:rPr>
          <w:lang w:val="en-US"/>
        </w:rPr>
        <w:t>dan lain-lain.</w:t>
      </w:r>
    </w:p>
    <w:p w14:paraId="46728E76" w14:textId="77777777" w:rsidR="009D1207" w:rsidRDefault="009D1207" w:rsidP="009D1207">
      <w:pPr>
        <w:pStyle w:val="ListParagraph"/>
        <w:numPr>
          <w:ilvl w:val="0"/>
          <w:numId w:val="8"/>
        </w:numPr>
        <w:spacing w:line="360" w:lineRule="auto"/>
        <w:jc w:val="both"/>
        <w:rPr>
          <w:lang w:val="en-US"/>
        </w:rPr>
      </w:pPr>
      <w:r>
        <w:rPr>
          <w:lang w:val="en-US"/>
        </w:rPr>
        <w:t xml:space="preserve">Pemasukan permintaan nilai </w:t>
      </w:r>
      <w:r>
        <w:rPr>
          <w:i/>
          <w:iCs/>
          <w:lang w:val="en-US"/>
        </w:rPr>
        <w:t>input</w:t>
      </w:r>
      <w:r>
        <w:rPr>
          <w:lang w:val="en-US"/>
        </w:rPr>
        <w:t xml:space="preserve"> (data dengan berbagai jenis variabel yang diperlukan, pemilihan model, jenis dan kriteria uji statistika).</w:t>
      </w:r>
    </w:p>
    <w:p w14:paraId="33D01BC9" w14:textId="77777777" w:rsidR="009D1207" w:rsidRDefault="009D1207" w:rsidP="009D1207">
      <w:pPr>
        <w:pStyle w:val="ListParagraph"/>
        <w:numPr>
          <w:ilvl w:val="0"/>
          <w:numId w:val="8"/>
        </w:numPr>
        <w:spacing w:line="360" w:lineRule="auto"/>
        <w:jc w:val="both"/>
        <w:rPr>
          <w:lang w:val="en-US"/>
        </w:rPr>
      </w:pPr>
      <w:r>
        <w:rPr>
          <w:lang w:val="en-US"/>
        </w:rPr>
        <w:t xml:space="preserve">Penyajian </w:t>
      </w:r>
      <w:r>
        <w:rPr>
          <w:i/>
          <w:iCs/>
          <w:lang w:val="en-US"/>
        </w:rPr>
        <w:t>output</w:t>
      </w:r>
      <w:r>
        <w:rPr>
          <w:lang w:val="en-US"/>
        </w:rPr>
        <w:t xml:space="preserve"> terkait hasil analisis/uji. Hasil </w:t>
      </w:r>
      <w:r>
        <w:rPr>
          <w:i/>
          <w:iCs/>
          <w:lang w:val="en-US"/>
        </w:rPr>
        <w:t>output</w:t>
      </w:r>
      <w:r>
        <w:rPr>
          <w:lang w:val="en-US"/>
        </w:rPr>
        <w:t xml:space="preserve"> dapat berupa; grafik (histogram, diagram pencar, dan lain-lain). Bentuk angka/teks dapat berbentuk asli (verbatim) maupun berbentuk tabel. Teks khusus dengan notasi matematika dengan format LaTeX.</w:t>
      </w:r>
    </w:p>
    <w:p w14:paraId="50392840" w14:textId="28711351" w:rsidR="009D1207" w:rsidRPr="00F74BFF" w:rsidRDefault="009D1207" w:rsidP="003C3BAD">
      <w:pPr>
        <w:spacing w:line="360" w:lineRule="auto"/>
        <w:ind w:left="851"/>
        <w:jc w:val="both"/>
        <w:rPr>
          <w:lang w:val="en-US"/>
        </w:rPr>
      </w:pPr>
      <w:r>
        <w:rPr>
          <w:lang w:val="en-US"/>
        </w:rPr>
        <w:lastRenderedPageBreak/>
        <w:t xml:space="preserve">R-Shiny menyediakan berbagai format </w:t>
      </w:r>
      <w:r>
        <w:rPr>
          <w:i/>
          <w:iCs/>
          <w:lang w:val="en-US"/>
        </w:rPr>
        <w:t>output</w:t>
      </w:r>
      <w:r>
        <w:rPr>
          <w:lang w:val="en-US"/>
        </w:rPr>
        <w:t xml:space="preserve"> seperti </w:t>
      </w:r>
      <w:r>
        <w:rPr>
          <w:i/>
          <w:iCs/>
          <w:lang w:val="en-US"/>
        </w:rPr>
        <w:t>plotOutput, textOutput, verbatimTextOutput, tabelOutput,</w:t>
      </w:r>
      <w:r>
        <w:rPr>
          <w:lang w:val="en-US"/>
        </w:rPr>
        <w:t xml:space="preserve"> dan lain-lain untuk mengakomodasi berbagai luaran tersebut.</w:t>
      </w:r>
      <w:r w:rsidR="003C3BAD">
        <w:rPr>
          <w:lang w:val="en-US"/>
        </w:rPr>
        <w:t xml:space="preserve"> </w:t>
      </w:r>
      <w:r>
        <w:rPr>
          <w:lang w:val="en-US"/>
        </w:rPr>
        <w:t xml:space="preserve">Bagian </w:t>
      </w:r>
      <w:r>
        <w:rPr>
          <w:i/>
          <w:iCs/>
          <w:lang w:val="en-US"/>
        </w:rPr>
        <w:t>user interface</w:t>
      </w:r>
      <w:r>
        <w:rPr>
          <w:lang w:val="en-US"/>
        </w:rPr>
        <w:t xml:space="preserve"> dapat disajikan pada file khusus </w:t>
      </w:r>
      <w:proofErr w:type="gramStart"/>
      <w:r>
        <w:rPr>
          <w:lang w:val="en-US"/>
        </w:rPr>
        <w:t>ui.r</w:t>
      </w:r>
      <w:proofErr w:type="gramEnd"/>
      <w:r>
        <w:rPr>
          <w:lang w:val="en-US"/>
        </w:rPr>
        <w:t>, dapat juga disajikan penuh melalui file HTML; index.html.</w:t>
      </w:r>
    </w:p>
    <w:p w14:paraId="3BCA053A" w14:textId="77777777" w:rsidR="009D1207" w:rsidRDefault="009D1207" w:rsidP="009D1207">
      <w:pPr>
        <w:pStyle w:val="ListParagraph"/>
        <w:numPr>
          <w:ilvl w:val="0"/>
          <w:numId w:val="17"/>
        </w:numPr>
        <w:spacing w:line="360" w:lineRule="auto"/>
        <w:ind w:left="851"/>
        <w:jc w:val="both"/>
        <w:rPr>
          <w:lang w:val="en-US"/>
        </w:rPr>
      </w:pPr>
      <w:r>
        <w:rPr>
          <w:i/>
          <w:iCs/>
          <w:lang w:val="en-US"/>
        </w:rPr>
        <w:t>Server</w:t>
      </w:r>
      <w:r>
        <w:rPr>
          <w:lang w:val="en-US"/>
        </w:rPr>
        <w:t xml:space="preserve">, bagian ini merupakan otak dari program yang bertugas melakukan simulasi, berbagai analisis data sesuai pilihan penggunaan dan selanjutnya mengirim hasilnya ke bagian </w:t>
      </w:r>
      <w:r>
        <w:rPr>
          <w:i/>
          <w:iCs/>
          <w:lang w:val="en-US"/>
        </w:rPr>
        <w:t>output</w:t>
      </w:r>
      <w:r>
        <w:rPr>
          <w:lang w:val="en-US"/>
        </w:rPr>
        <w:t xml:space="preserve">. </w:t>
      </w:r>
      <w:r>
        <w:rPr>
          <w:i/>
          <w:iCs/>
          <w:lang w:val="en-US"/>
        </w:rPr>
        <w:t>Server</w:t>
      </w:r>
      <w:r>
        <w:rPr>
          <w:lang w:val="en-US"/>
        </w:rPr>
        <w:t xml:space="preserve"> didukung oleh berbagai prosedur dan analisis data yang pada umumnya telah tersedia pada berbagai paket R. Bagian ini disimpan dalam file server.r. Untuk struktur umum komponen pemrograman dengan R-Shiny dapat dilihat pada gambar berikut.</w:t>
      </w:r>
    </w:p>
    <w:p w14:paraId="50376413" w14:textId="77777777" w:rsidR="009D1207" w:rsidRDefault="009D1207" w:rsidP="009D1207">
      <w:pPr>
        <w:pStyle w:val="ListParagraph"/>
        <w:keepNext/>
        <w:spacing w:line="360" w:lineRule="auto"/>
        <w:ind w:left="851"/>
        <w:jc w:val="center"/>
      </w:pPr>
      <w:r>
        <w:rPr>
          <w:noProof/>
          <w:lang w:val="en-US"/>
        </w:rPr>
        <w:drawing>
          <wp:inline distT="0" distB="0" distL="0" distR="0" wp14:anchorId="0E98BD4C" wp14:editId="14A2C60B">
            <wp:extent cx="2721935" cy="25183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8624" cy="2533764"/>
                    </a:xfrm>
                    <a:prstGeom prst="rect">
                      <a:avLst/>
                    </a:prstGeom>
                    <a:noFill/>
                    <a:ln>
                      <a:noFill/>
                    </a:ln>
                  </pic:spPr>
                </pic:pic>
              </a:graphicData>
            </a:graphic>
          </wp:inline>
        </w:drawing>
      </w:r>
    </w:p>
    <w:p w14:paraId="78071D37" w14:textId="77777777" w:rsidR="009D1207" w:rsidRPr="000A0FAB" w:rsidRDefault="009D1207" w:rsidP="009D1207">
      <w:pPr>
        <w:pStyle w:val="Caption"/>
        <w:jc w:val="center"/>
        <w:rPr>
          <w:color w:val="auto"/>
          <w:sz w:val="24"/>
          <w:szCs w:val="24"/>
          <w:lang w:val="en-US"/>
        </w:rPr>
      </w:pPr>
      <w:bookmarkStart w:id="8" w:name="_Toc39104293"/>
      <w:r w:rsidRPr="000A0FAB">
        <w:rPr>
          <w:color w:val="auto"/>
          <w:sz w:val="24"/>
          <w:szCs w:val="24"/>
        </w:rPr>
        <w:t xml:space="preserve">Gambar 2. </w:t>
      </w:r>
      <w:r w:rsidRPr="000A0FAB">
        <w:rPr>
          <w:color w:val="auto"/>
          <w:sz w:val="24"/>
          <w:szCs w:val="24"/>
        </w:rPr>
        <w:fldChar w:fldCharType="begin"/>
      </w:r>
      <w:r w:rsidRPr="000A0FAB">
        <w:rPr>
          <w:color w:val="auto"/>
          <w:sz w:val="24"/>
          <w:szCs w:val="24"/>
        </w:rPr>
        <w:instrText xml:space="preserve"> SEQ Gambar_2. \* ARABIC </w:instrText>
      </w:r>
      <w:r w:rsidRPr="000A0FAB">
        <w:rPr>
          <w:color w:val="auto"/>
          <w:sz w:val="24"/>
          <w:szCs w:val="24"/>
        </w:rPr>
        <w:fldChar w:fldCharType="separate"/>
      </w:r>
      <w:r>
        <w:rPr>
          <w:noProof/>
          <w:color w:val="auto"/>
          <w:sz w:val="24"/>
          <w:szCs w:val="24"/>
        </w:rPr>
        <w:t>1</w:t>
      </w:r>
      <w:r w:rsidRPr="000A0FAB">
        <w:rPr>
          <w:color w:val="auto"/>
          <w:sz w:val="24"/>
          <w:szCs w:val="24"/>
        </w:rPr>
        <w:fldChar w:fldCharType="end"/>
      </w:r>
      <w:r w:rsidRPr="000A0FAB">
        <w:rPr>
          <w:color w:val="auto"/>
          <w:sz w:val="24"/>
          <w:szCs w:val="24"/>
          <w:lang w:val="en-US"/>
        </w:rPr>
        <w:t xml:space="preserve"> Struktur Komponen Pemrograman R-Shiny.</w:t>
      </w:r>
      <w:bookmarkEnd w:id="8"/>
      <w:r>
        <w:rPr>
          <w:color w:val="auto"/>
          <w:sz w:val="24"/>
          <w:szCs w:val="24"/>
          <w:lang w:val="en-US"/>
        </w:rPr>
        <w:br/>
      </w:r>
    </w:p>
    <w:p w14:paraId="43F8D1E6" w14:textId="77777777" w:rsidR="009D1207" w:rsidRPr="00C25A8C" w:rsidRDefault="009D1207" w:rsidP="009D1207">
      <w:pPr>
        <w:pStyle w:val="Heading2"/>
        <w:numPr>
          <w:ilvl w:val="0"/>
          <w:numId w:val="16"/>
        </w:numPr>
        <w:spacing w:after="0"/>
        <w:ind w:left="993" w:hanging="567"/>
      </w:pPr>
      <w:bookmarkStart w:id="9" w:name="_Toc41639285"/>
      <w:r w:rsidRPr="00C25A8C">
        <w:t>Metode yang Digunakan</w:t>
      </w:r>
      <w:bookmarkEnd w:id="9"/>
    </w:p>
    <w:p w14:paraId="3B993567" w14:textId="77777777" w:rsidR="009D1207" w:rsidRPr="007B6F56" w:rsidRDefault="009D1207" w:rsidP="009D1207">
      <w:pPr>
        <w:pStyle w:val="Heading3"/>
        <w:numPr>
          <w:ilvl w:val="0"/>
          <w:numId w:val="18"/>
        </w:numPr>
        <w:spacing w:after="0"/>
        <w:ind w:left="993" w:hanging="633"/>
        <w:rPr>
          <w:b w:val="0"/>
          <w:bCs w:val="0"/>
        </w:rPr>
      </w:pPr>
      <w:bookmarkStart w:id="10" w:name="_Toc41639286"/>
      <w:r w:rsidRPr="007B6F56">
        <w:t>Regresi Linier</w:t>
      </w:r>
      <w:bookmarkEnd w:id="10"/>
    </w:p>
    <w:p w14:paraId="7FA289E1" w14:textId="77777777" w:rsidR="009D1207" w:rsidRDefault="009D1207" w:rsidP="009D1207">
      <w:pPr>
        <w:pStyle w:val="ListParagraph"/>
        <w:spacing w:line="360" w:lineRule="auto"/>
        <w:ind w:left="426" w:firstLine="567"/>
        <w:jc w:val="both"/>
        <w:rPr>
          <w:lang w:val="en-US"/>
        </w:rPr>
      </w:pPr>
      <w:r>
        <w:rPr>
          <w:lang w:val="en-US"/>
        </w:rPr>
        <w:t>Metode regresi linier adalah alat statistik yang dipergunakan untuk mengetahui pengaruh antara satu atau beberapa variabel terhadap satu buah variabel terikat. Manfaat dari regresi linier diantaranya analisis lebih akurat dalam melakukan analisis korelasi, karena analisis itu kesulitan dalam menunjukan tingkat perubahan suatu variabel terhadap variabel lainnya (</w:t>
      </w:r>
      <w:r>
        <w:rPr>
          <w:i/>
          <w:iCs/>
          <w:lang w:val="en-US"/>
        </w:rPr>
        <w:t>slope</w:t>
      </w:r>
      <w:r>
        <w:rPr>
          <w:lang w:val="en-US"/>
        </w:rPr>
        <w:t xml:space="preserve">) dapat ditentukan. Dengan analisis regresi peramalan atau perikiraan nilai </w:t>
      </w:r>
      <w:r>
        <w:rPr>
          <w:lang w:val="en-US"/>
        </w:rPr>
        <w:lastRenderedPageBreak/>
        <w:t>variabel terikat pada nilai variabel bebas lebih akurat</w:t>
      </w:r>
      <w:r>
        <w:rPr>
          <w:lang w:val="en-US"/>
        </w:rPr>
        <w:fldChar w:fldCharType="begin" w:fldLock="1"/>
      </w:r>
      <w:r>
        <w:rPr>
          <w:lang w:val="en-US"/>
        </w:rPr>
        <w:instrText>ADDIN CSL_CITATION {"citationItems":[{"id":"ITEM-1","itemData":{"abstract":"Kabupaten Manggarai menjadi sentra produksi kopi di Nusa Tenggara Timur, yang dikenal dengan sebutan “Kopi Tuan”. Kopi dari daerah ini menjadi andalan ekspor hasil perkebunan, yang telah menembus pasar internasional dengan harga tinggi karena mutunya yang baik. Namun produksi kopi cenderung menurun yang mengakibatkan permintaan akan kopi mengalami penurunan yang disebabkan oleh beberapa faktor, baik faktor alam dan sistem yang digunakan masih tradisional. Upaya peningkatan produksi kopi telah dilakukan pemerintah dengan berbagai cara, namun lemahnya teknologi pendukung menjadi salah satu kendala peningkatan produksi kopi. Tujuan yang ingin dicapai adalah untuk mengetahuai apakah produksi kopi mengalami peningkatan atau penurunan dari waktu ke waktu. Untuk memenuhi kebutuhan kopi maka dilakukan prediksi dengan menggunakan Regresi linear sederhana atau Simple Regresi Linear yang merupakan salah satu metode statistik yang dipergunakan dalam produksi untuk melakukan peramalan ataupun prediksi tentang karakteristik kualitas maupun kuantitas. Simple Regresi Linear terdiri dari satu buah variabel bebas (x) dengan satu buah variabel terikat (y). Dengan melakukan prediksi menggunakan Metode Regresi Linear dapat memberikan informasi yang membantu para petani dan pemerintah dalam mengambil kebijakan guna meningkatkan produksi kopi di Kabupaten Manggarai. Hasil yang diperoleh dari penelitian ini yang melibatkan 5 periode yaitu dari tahun 2011-2015 nilai tertinggi pada tahun 2015 sebesar 1.537,38 ton dan nilai terendah pada tahun 2011 sebesar 1.109. Setelah dilakukan pengujian menggunakan MSE dan MAPE di peroleh nilai MSE 43,112% dan MAPE 20,001% sehingga pengujian menggunakan MAPE jauh lebih baik dalam menghitung akurasi prediksi","author":[{"dropping-particle":"","family":"Katemba","given":"Petrus","non-dropping-particle":"","parse-names":false,"suffix":""},{"dropping-particle":"","family":"Djoh","given":"Rosita Koro","non-dropping-particle":"","parse-names":false,"suffix":""}],"container-title":"Jurnal Ilmiah FLASH","id":"ITEM-1","issue":"1","issued":{"date-parts":[["2017"]]},"page":"42-51","title":"Prediksi Tingkat Produksi Kopi Menggunakan Regresi Linear","type":"article-journal","volume":"3"},"uris":["http://www.mendeley.com/documents/?uuid=4fd740e6-92c3-45ef-a47b-0020397c2387"]}],"mendeley":{"formattedCitation":"[11]","plainTextFormattedCitation":"[11]","previouslyFormattedCitation":"[11]"},"properties":{"noteIndex":0},"schema":"https://github.com/citation-style-language/schema/raw/master/csl-citation.json"}</w:instrText>
      </w:r>
      <w:r>
        <w:rPr>
          <w:lang w:val="en-US"/>
        </w:rPr>
        <w:fldChar w:fldCharType="separate"/>
      </w:r>
      <w:r w:rsidRPr="004210B1">
        <w:rPr>
          <w:noProof/>
          <w:lang w:val="en-US"/>
        </w:rPr>
        <w:t>[11]</w:t>
      </w:r>
      <w:r>
        <w:rPr>
          <w:lang w:val="en-US"/>
        </w:rPr>
        <w:fldChar w:fldCharType="end"/>
      </w:r>
      <w:r>
        <w:rPr>
          <w:lang w:val="en-US"/>
        </w:rPr>
        <w:t>. Tujuannya untuk mengestimasi serta memprediksi rata-rata populasi atau nilai rata-rata variabel dependen berdasarkan nilai variabel independen yang diketahui. Hasil analisis regresi berupa koefisien pada masing-masing variabel X (indpenden)</w:t>
      </w:r>
      <w:r>
        <w:rPr>
          <w:lang w:val="en-US"/>
        </w:rPr>
        <w:fldChar w:fldCharType="begin" w:fldLock="1"/>
      </w:r>
      <w:r>
        <w:rPr>
          <w:lang w:val="en-US"/>
        </w:rPr>
        <w:instrText>ADDIN CSL_CITATION {"citationItems":[{"id":"ITEM-1","itemData":{"abstract":"Kota Batu merupakan salah satu kota kecil yang konsumsi listriknya meningkat sangat pesat setiap tahun karena tumbuhnya sektor pariwisata yang menjadi ikon kota. Maka kebutuhan akan kWh listrik di Kota Batu semakin besar pula. Perubahan konsumsi kWh listrik tersebut jika tidak diolah dengan baik maka akan menimbulkan beban energi listrik yang tidak terbendung, oleh karena itu dibutuhkan suatu estimasi untuk memperkirakan dengan tepat seberapa besar kWh listrik yang dibutuhkan di tahun-tahun berikutnya. Permasalahan tersebut akan dimodelkan dengan persamaan regresi linier yang terdiri dari variabel bebas (X) dan variabel terikat (Y). Solusi yang dapat diberikan adalah dengan menyeleseikan permasalahan tersebut menggunakan konsep algoritma genetika. Pada proses reproduksinya menggunakan extended intermediate crossover dan random mutation, proses seleksinya menggunakan model elitism selection. Dari algoritma genetika tersebut didapatkan parameter terbaik yaitu ukuran populasi sebanyak 140, generasi terbaik sebanyak 1250 generasi, kombinasi cr : mr berturut-turut adalah 0,7 : 0,3 dengan nilai fitness tertinggi yaitu 0,8317476. Perbandingan tingkat error pada regresi adalah sebesar 860685,5 sedangkan tingkat error pada sistem algoritma genetika adalah sebesar 552476,2. Hasil akhir berupa koefisien terbaik yang menjadi model regresi.","author":[{"dropping-particle":"","family":"Permatasari","given":"Arini Indah","non-dropping-particle":"","parse-names":false,"suffix":""},{"dropping-particle":"","family":"Mahmudy","given":"Wayan Firdaus","non-dropping-particle":"","parse-names":false,"suffix":""}],"container-title":"DORO: Repository Jurnal Mahasiswa PTIIK Universitas Brawijaya","id":"ITEM-1","issue":"14","issued":{"date-parts":[["2015"]]},"page":"1-9","title":"Pemodelan Regresi Linear dalam Konsumsi Kwh Listrik di Kota Batu Menggunakan Algoritma Genetika","type":"article-journal","volume":"5"},"uris":["http://www.mendeley.com/documents/?uuid=957ef954-f756-46d2-8d6d-3bcfc102ac86"]}],"mendeley":{"formattedCitation":"[12]","plainTextFormattedCitation":"[12]","previouslyFormattedCitation":"[12]"},"properties":{"noteIndex":0},"schema":"https://github.com/citation-style-language/schema/raw/master/csl-citation.json"}</w:instrText>
      </w:r>
      <w:r>
        <w:rPr>
          <w:lang w:val="en-US"/>
        </w:rPr>
        <w:fldChar w:fldCharType="separate"/>
      </w:r>
      <w:r w:rsidRPr="004210B1">
        <w:rPr>
          <w:noProof/>
          <w:lang w:val="en-US"/>
        </w:rPr>
        <w:t>[12]</w:t>
      </w:r>
      <w:r>
        <w:rPr>
          <w:lang w:val="en-US"/>
        </w:rPr>
        <w:fldChar w:fldCharType="end"/>
      </w:r>
      <w:r>
        <w:rPr>
          <w:lang w:val="en-US"/>
        </w:rPr>
        <w:t>.</w:t>
      </w:r>
    </w:p>
    <w:p w14:paraId="1990784C" w14:textId="77777777" w:rsidR="009D1207" w:rsidRDefault="009D1207" w:rsidP="009D1207">
      <w:pPr>
        <w:pStyle w:val="ListParagraph"/>
        <w:spacing w:line="360" w:lineRule="auto"/>
        <w:ind w:left="426" w:firstLine="567"/>
        <w:jc w:val="both"/>
        <w:rPr>
          <w:lang w:val="en-US"/>
        </w:rPr>
      </w:pPr>
      <w:r>
        <w:rPr>
          <w:lang w:val="en-US"/>
        </w:rPr>
        <w:t>Analisis yang memiliki variabel bebas lebih dari satu disebut dengan analisis regresi linier berganda</w:t>
      </w:r>
      <w:r>
        <w:rPr>
          <w:lang w:val="en-US"/>
        </w:rPr>
        <w:fldChar w:fldCharType="begin" w:fldLock="1"/>
      </w:r>
      <w:r>
        <w:rPr>
          <w:lang w:val="en-US"/>
        </w:rPr>
        <w:instrText>ADDIN CSL_CITATION {"citationItems":[{"id":"ITEM-1","itemData":{"abstract":"—In this study will be used multiple linear regression method to predict the monthly inflation rate in Indonesia. In the results of the data analysis is concluded that the model of multiple linear regression obtained in this study is Y= 0,241X1 + 0,164X2 + 0,271X3 + 0,07X4 + 0,040X5 + 0,060X6 + 0,169X7 -0,010. Then coefficient of regression value is 0,999 and coefficient of determination value is 0,997. the performance of multiple linear regression that formed by the training data and validated by testing data generates prediction accuracy rate is very good with a Mean Absolute Deviation (MAD) is 0.0380, a Mean Square Error (MSE) is 0.0023, and a Root Mean Square Error (RMSE) is 0.0481. Intisari—Pada penelitian ini akan digunakan metode prediksi regresi linier berganda, untuk memprediksi tingkat inflasi bulanan di indonesia. Dari hasil analisis data yang dilakukan disimpulkan bahwa model regresi linier berganda yang dihasilkan pada penelitian ini adalah Y= 0,241X1 + 0,164X2 + 0,271X3 + 0,07X4 + 0,040X5 + 0,060X6 + 0,169X7 -0,010. Adapun nilai koefisien regresi sebesar 0,999 dan koefisien determinasi sebesar 0,997 (99,7%). Performa model regresi linier berganda yang dibentuk dari data training dan divalidasi pada data testing memberikan tingkat akurasi prediksi yang cukup baik dengan nilai dengan nilai Mean Absolute Deviation (MAD) sebesar 0.0380, Mean Square Error (MSE) 0.0023, dan nilai Root Mean Square Error (RMSE) sebesar 0.0481. Kata kunci: Inflasi, regresi linier berganda, rata-rata error kuadrat.","author":[{"dropping-particle":"","family":"Amrin","given":"Amrin","non-dropping-particle":"","parse-names":false,"suffix":""}],"container-title":"Jurnal Techno Nusa Mandiri","id":"ITEM-1","issue":"1","issued":{"date-parts":[["2016"]]},"page":"74-79","title":"Data Mining Dengan Regresi Linier Berganda Untuk Peramalan Tingkat Inflasi","type":"article-journal","volume":"XIII"},"uris":["http://www.mendeley.com/documents/?uuid=5a59d8ec-ba28-4890-b353-d7d8a56aebb9"]}],"mendeley":{"formattedCitation":"[13]","plainTextFormattedCitation":"[13]","previouslyFormattedCitation":"[13]"},"properties":{"noteIndex":0},"schema":"https://github.com/citation-style-language/schema/raw/master/csl-citation.json"}</w:instrText>
      </w:r>
      <w:r>
        <w:rPr>
          <w:lang w:val="en-US"/>
        </w:rPr>
        <w:fldChar w:fldCharType="separate"/>
      </w:r>
      <w:r w:rsidRPr="004210B1">
        <w:rPr>
          <w:noProof/>
          <w:lang w:val="en-US"/>
        </w:rPr>
        <w:t>[13]</w:t>
      </w:r>
      <w:r>
        <w:rPr>
          <w:lang w:val="en-US"/>
        </w:rPr>
        <w:fldChar w:fldCharType="end"/>
      </w:r>
      <w:r>
        <w:rPr>
          <w:lang w:val="en-US"/>
        </w:rPr>
        <w:t>. Regresi berganda merupakan regresi dengan dua atau lebih variabel X</w:t>
      </w:r>
      <w:r>
        <w:rPr>
          <w:vertAlign w:val="subscript"/>
          <w:lang w:val="en-US"/>
        </w:rPr>
        <w:t>1</w:t>
      </w:r>
      <w:r>
        <w:rPr>
          <w:lang w:val="en-US"/>
        </w:rPr>
        <w:t>, X</w:t>
      </w:r>
      <w:r>
        <w:rPr>
          <w:vertAlign w:val="subscript"/>
          <w:lang w:val="en-US"/>
        </w:rPr>
        <w:t>2</w:t>
      </w:r>
      <w:r>
        <w:rPr>
          <w:lang w:val="en-US"/>
        </w:rPr>
        <w:t>, X</w:t>
      </w:r>
      <w:r>
        <w:rPr>
          <w:vertAlign w:val="subscript"/>
          <w:lang w:val="en-US"/>
        </w:rPr>
        <w:t>3</w:t>
      </w:r>
      <w:r>
        <w:rPr>
          <w:lang w:val="en-US"/>
        </w:rPr>
        <w:t>,…,X</w:t>
      </w:r>
      <w:r>
        <w:rPr>
          <w:vertAlign w:val="subscript"/>
          <w:lang w:val="en-US"/>
        </w:rPr>
        <w:t>n</w:t>
      </w:r>
      <w:r>
        <w:rPr>
          <w:lang w:val="en-US"/>
        </w:rPr>
        <w:t xml:space="preserve"> sebagai variabel bebas dan variabel Y sebagai variabel tak bebas, nilai-nilai koefisien atau taksiran parameter regresi berganda dapat diperoleh dengan model regresi linier berganda</w:t>
      </w:r>
      <w:r>
        <w:rPr>
          <w:lang w:val="en-US"/>
        </w:rPr>
        <w:fldChar w:fldCharType="begin" w:fldLock="1"/>
      </w:r>
      <w:r>
        <w:rPr>
          <w:lang w:val="en-US"/>
        </w:rPr>
        <w:instrText>ADDIN CSL_CITATION {"citationItems":[{"id":"ITEM-1","itemData":{"abstract":"Abstract Ordinary Least Square is one method to find the values of the parameters estimated on regression. One of the robust regression estimation that mostly used to find the estimate is the M-estimation which was introduced by Huber. M-estimation method is similar to the OLS, the difference is only in giving the same weighting. From the analysis results obtained with the robust regression equation m-estimation is: Y ? 21,965 ? 0,420X1 ? 0,189X2 ? 0,199X3 . Based on the partial significance testing can be concluded ˆ that all the independent variables (groceries (X1), clothing (X2), and education (X3)) CPI effect on the dependent variable (Y). Keywords:","author":[{"dropping-particle":"","family":"Volume","given":"Jurnal Eksponensial","non-dropping-particle":"","parse-names":false,"suffix":""},{"dropping-particle":"","family":"Studi","given":"Program","non-dropping-particle":"","parse-names":false,"suffix":""},{"dropping-particle":"","family":"Fmipa","given":"Statistika","non-dropping-particle":"","parse-names":false,"suffix":""},{"dropping-particle":"","family":"Mulawarman","given":"Universitas","non-dropping-particle":"","parse-names":false,"suffix":""},{"dropping-particle":"","family":"Matematika","given":"Fakultas","non-dropping-particle":"","parse-names":false,"suffix":""},{"dropping-particle":"","family":"Pengetahuan","given":"Ilmu","non-dropping-particle":"","parse-names":false,"suffix":""},{"dropping-particle":"","family":"Universitas","given":"Alam","non-dropping-particle":"","parse-names":false,"suffix":""}],"container-title":"Jurnal EKSPONENSIAL Volume 6, Nomor 2, Nopember 2015","id":"ITEM-1","issued":{"date-parts":[["2015"]]},"page":"137-142","title":"Metode Regresi Robust Dengan Estimasi-M pada Regresi Linier Berganda (Studi Kasus : Indeks Harga Konsumen Kota Tarakan)","type":"article-journal","volume":"6"},"uris":["http://www.mendeley.com/documents/?uuid=08a92c31-ea5d-4bbf-be43-9e270e3fc4e2"]}],"mendeley":{"formattedCitation":"[14]","plainTextFormattedCitation":"[14]","previouslyFormattedCitation":"[14]"},"properties":{"noteIndex":0},"schema":"https://github.com/citation-style-language/schema/raw/master/csl-citation.json"}</w:instrText>
      </w:r>
      <w:r>
        <w:rPr>
          <w:lang w:val="en-US"/>
        </w:rPr>
        <w:fldChar w:fldCharType="separate"/>
      </w:r>
      <w:r w:rsidRPr="004210B1">
        <w:rPr>
          <w:noProof/>
          <w:lang w:val="en-US"/>
        </w:rPr>
        <w:t>[14]</w:t>
      </w:r>
      <w:r>
        <w:rPr>
          <w:lang w:val="en-US"/>
        </w:rPr>
        <w:fldChar w:fldCharType="end"/>
      </w:r>
      <w:r>
        <w:rPr>
          <w:lang w:val="en-US"/>
        </w:rPr>
        <w:t>, seperti persamaan berikut:</w:t>
      </w:r>
    </w:p>
    <w:p w14:paraId="5663C351" w14:textId="77777777" w:rsidR="009D1207" w:rsidRDefault="009D1207" w:rsidP="009D1207">
      <w:pPr>
        <w:pStyle w:val="ListParagraph"/>
        <w:spacing w:line="360" w:lineRule="auto"/>
        <w:ind w:left="426" w:firstLine="567"/>
        <w:jc w:val="center"/>
        <w:rPr>
          <w:lang w:val="en-US"/>
        </w:rPr>
      </w:pPr>
      <w:r>
        <w:rPr>
          <w:noProof/>
        </w:rPr>
        <w:drawing>
          <wp:inline distT="0" distB="0" distL="0" distR="0" wp14:anchorId="43946362" wp14:editId="2EB57E75">
            <wp:extent cx="287655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76550" cy="438150"/>
                    </a:xfrm>
                    <a:prstGeom prst="rect">
                      <a:avLst/>
                    </a:prstGeom>
                  </pic:spPr>
                </pic:pic>
              </a:graphicData>
            </a:graphic>
          </wp:inline>
        </w:drawing>
      </w:r>
    </w:p>
    <w:p w14:paraId="4C48CDBF" w14:textId="77777777" w:rsidR="009D1207" w:rsidRDefault="009D1207" w:rsidP="009D1207">
      <w:pPr>
        <w:pStyle w:val="ListParagraph"/>
        <w:spacing w:line="360" w:lineRule="auto"/>
        <w:ind w:left="426" w:firstLine="567"/>
        <w:jc w:val="both"/>
        <w:rPr>
          <w:lang w:val="en-US"/>
        </w:rPr>
      </w:pPr>
      <w:r>
        <w:rPr>
          <w:lang w:val="en-US"/>
        </w:rPr>
        <w:t>Keterangan:</w:t>
      </w:r>
    </w:p>
    <w:p w14:paraId="2009F1A1" w14:textId="77777777" w:rsidR="009D1207" w:rsidRDefault="009D1207" w:rsidP="009D1207">
      <w:pPr>
        <w:pStyle w:val="ListParagraph"/>
        <w:spacing w:line="360" w:lineRule="auto"/>
        <w:ind w:left="426" w:firstLine="567"/>
        <w:jc w:val="both"/>
        <w:rPr>
          <w:lang w:val="en-US"/>
        </w:rPr>
      </w:pPr>
      <w:r>
        <w:rPr>
          <w:lang w:val="en-US"/>
        </w:rPr>
        <w:t xml:space="preserve">Y = Variabel terikat atau </w:t>
      </w:r>
      <w:r>
        <w:rPr>
          <w:i/>
          <w:iCs/>
          <w:lang w:val="en-US"/>
        </w:rPr>
        <w:t>response</w:t>
      </w:r>
      <w:r>
        <w:rPr>
          <w:lang w:val="en-US"/>
        </w:rPr>
        <w:t>.</w:t>
      </w:r>
    </w:p>
    <w:p w14:paraId="38876DC7" w14:textId="77777777" w:rsidR="009D1207" w:rsidRDefault="009D1207" w:rsidP="009D1207">
      <w:pPr>
        <w:pStyle w:val="ListParagraph"/>
        <w:spacing w:line="360" w:lineRule="auto"/>
        <w:ind w:left="426" w:firstLine="567"/>
        <w:jc w:val="both"/>
        <w:rPr>
          <w:lang w:val="en-US"/>
        </w:rPr>
      </w:pPr>
      <w:r>
        <w:rPr>
          <w:lang w:val="en-US"/>
        </w:rPr>
        <w:t xml:space="preserve">X = Variabel bebas atau </w:t>
      </w:r>
      <w:r>
        <w:rPr>
          <w:i/>
          <w:iCs/>
          <w:lang w:val="en-US"/>
        </w:rPr>
        <w:t>predictor</w:t>
      </w:r>
      <w:r>
        <w:rPr>
          <w:lang w:val="en-US"/>
        </w:rPr>
        <w:t>.</w:t>
      </w:r>
    </w:p>
    <w:p w14:paraId="3E8B3F4A" w14:textId="77777777" w:rsidR="009D1207" w:rsidRDefault="009D1207" w:rsidP="009D1207">
      <w:pPr>
        <w:pStyle w:val="ListParagraph"/>
        <w:spacing w:line="360" w:lineRule="auto"/>
        <w:ind w:left="699" w:firstLine="294"/>
        <w:jc w:val="both"/>
        <w:rPr>
          <w:lang w:val="en-US"/>
        </w:rPr>
      </w:pPr>
      <w:r>
        <w:t>α</w:t>
      </w:r>
      <w:r>
        <w:rPr>
          <w:lang w:val="en-US"/>
        </w:rPr>
        <w:t xml:space="preserve"> = Konstanta.</w:t>
      </w:r>
    </w:p>
    <w:p w14:paraId="7F07C51B" w14:textId="77777777" w:rsidR="009D1207" w:rsidRDefault="009D1207" w:rsidP="009D1207">
      <w:pPr>
        <w:pStyle w:val="ListParagraph"/>
        <w:spacing w:line="360" w:lineRule="auto"/>
        <w:ind w:left="699" w:firstLine="294"/>
        <w:jc w:val="both"/>
        <w:rPr>
          <w:lang w:val="en-US"/>
        </w:rPr>
      </w:pPr>
      <w:r>
        <w:t>β</w:t>
      </w:r>
      <w:r>
        <w:rPr>
          <w:lang w:val="en-US"/>
        </w:rPr>
        <w:t xml:space="preserve"> = </w:t>
      </w:r>
      <w:r w:rsidRPr="000A6201">
        <w:rPr>
          <w:i/>
          <w:iCs/>
          <w:lang w:val="en-US"/>
        </w:rPr>
        <w:t>Slope</w:t>
      </w:r>
      <w:r>
        <w:rPr>
          <w:lang w:val="en-US"/>
        </w:rPr>
        <w:t xml:space="preserve"> atau Koefisien estimate.</w:t>
      </w:r>
    </w:p>
    <w:p w14:paraId="6821AB18" w14:textId="77777777" w:rsidR="009D1207" w:rsidRDefault="009D1207" w:rsidP="009D1207">
      <w:pPr>
        <w:pStyle w:val="ListParagraph"/>
        <w:spacing w:line="360" w:lineRule="auto"/>
        <w:ind w:left="699" w:firstLine="294"/>
        <w:jc w:val="both"/>
        <w:rPr>
          <w:lang w:val="en-US"/>
        </w:rPr>
      </w:pPr>
    </w:p>
    <w:p w14:paraId="6EADB585" w14:textId="6AD38D35" w:rsidR="009D1207" w:rsidRPr="0024311B" w:rsidRDefault="009D1207" w:rsidP="009D1207">
      <w:pPr>
        <w:pStyle w:val="ListParagraph"/>
        <w:spacing w:line="360" w:lineRule="auto"/>
        <w:ind w:left="699" w:firstLine="294"/>
        <w:jc w:val="both"/>
        <w:rPr>
          <w:lang w:val="en-US"/>
        </w:rPr>
      </w:pPr>
      <w:r>
        <w:rPr>
          <w:lang w:val="en-US"/>
        </w:rPr>
        <w:t>Pada penelitian ini, untuk variabel bebasnya (X) terdiri dari jumlah pelanggan dan jumlah produk. Lal</w:t>
      </w:r>
      <w:bookmarkStart w:id="11" w:name="_GoBack"/>
      <w:bookmarkEnd w:id="11"/>
      <w:r>
        <w:rPr>
          <w:lang w:val="en-US"/>
        </w:rPr>
        <w:t>u, untuk variabel terikatnya (Y) adalah pendapatan.</w:t>
      </w:r>
      <w:r w:rsidR="00CC41FB">
        <w:rPr>
          <w:lang w:val="en-US"/>
        </w:rPr>
        <w:t xml:space="preserve"> </w:t>
      </w:r>
    </w:p>
    <w:p w14:paraId="1919AE8C" w14:textId="77777777" w:rsidR="009D1207" w:rsidRPr="007B6F56" w:rsidRDefault="009D1207" w:rsidP="009D1207">
      <w:pPr>
        <w:pStyle w:val="Heading3"/>
        <w:numPr>
          <w:ilvl w:val="0"/>
          <w:numId w:val="18"/>
        </w:numPr>
        <w:spacing w:after="0"/>
        <w:ind w:left="993" w:hanging="633"/>
        <w:rPr>
          <w:b w:val="0"/>
          <w:bCs w:val="0"/>
        </w:rPr>
      </w:pPr>
      <w:bookmarkStart w:id="12" w:name="_Toc41639287"/>
      <w:r w:rsidRPr="007B6F56">
        <w:t>Algoritma Genetika</w:t>
      </w:r>
      <w:bookmarkEnd w:id="12"/>
    </w:p>
    <w:p w14:paraId="0949F4D3" w14:textId="77777777" w:rsidR="009D1207" w:rsidRDefault="009D1207" w:rsidP="009D1207">
      <w:pPr>
        <w:pStyle w:val="ListParagraph"/>
        <w:spacing w:line="360" w:lineRule="auto"/>
        <w:ind w:left="426" w:firstLine="567"/>
        <w:jc w:val="both"/>
        <w:rPr>
          <w:lang w:val="en-US"/>
        </w:rPr>
      </w:pPr>
      <w:r>
        <w:rPr>
          <w:lang w:val="en-US"/>
        </w:rPr>
        <w:t xml:space="preserve">Algoritma Genetika pertama kali dikenalkan oleh John Holland pada tahun 1960. Bersama murid dan teman-temannya, John Holland mempublikasikan Algoritma Genetika dalam buku yang berjudul </w:t>
      </w:r>
      <w:r>
        <w:rPr>
          <w:i/>
          <w:iCs/>
          <w:lang w:val="en-US"/>
        </w:rPr>
        <w:t xml:space="preserve">Adaption of Natural and Artificial System </w:t>
      </w:r>
      <w:r>
        <w:rPr>
          <w:lang w:val="en-US"/>
        </w:rPr>
        <w:t>pada tahun 1975. Algoritma genetika merupakan algoritma optimasi yang terinspirasi oleh gen dan seleksi alam. Algoritma ini mengkodekan solusi-solusi yang mungkin ke dalam struktur data dalam bentuk kromosom-kromosom dan mengaplikasikan operasi rekombinasi genetika ke struktur data tersebut</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7A3B9E">
        <w:rPr>
          <w:noProof/>
          <w:lang w:val="en-US"/>
        </w:rPr>
        <w:t>[15]</w:t>
      </w:r>
      <w:r>
        <w:rPr>
          <w:lang w:val="en-US"/>
        </w:rPr>
        <w:fldChar w:fldCharType="end"/>
      </w:r>
      <w:r>
        <w:rPr>
          <w:lang w:val="en-US"/>
        </w:rPr>
        <w:t>.</w:t>
      </w:r>
    </w:p>
    <w:p w14:paraId="7541EC76" w14:textId="77777777" w:rsidR="009D1207" w:rsidRPr="001A7ACD" w:rsidRDefault="009D1207" w:rsidP="009D1207">
      <w:pPr>
        <w:pStyle w:val="ListParagraph"/>
        <w:spacing w:line="360" w:lineRule="auto"/>
        <w:ind w:left="426" w:firstLine="567"/>
        <w:jc w:val="both"/>
        <w:rPr>
          <w:lang w:val="en-US"/>
        </w:rPr>
      </w:pPr>
      <w:r>
        <w:rPr>
          <w:lang w:val="en-US"/>
        </w:rPr>
        <w:t xml:space="preserve">Algoritma ini dimulai dengan pembentukan himpunan individu yang diwakili oleh kromosom. Himpunan kromosom ini disebut populasi awal. </w:t>
      </w:r>
      <w:r>
        <w:rPr>
          <w:lang w:val="en-US"/>
        </w:rPr>
        <w:lastRenderedPageBreak/>
        <w:t>Populasi awal dapat dibentuk secara acak ataupun dengan metode heuristik. Sebelum membentuk populasi awal, dibutuhkan representasi solusi ke dalam kromosom.</w:t>
      </w:r>
    </w:p>
    <w:p w14:paraId="7D195257" w14:textId="77777777" w:rsidR="009D1207" w:rsidRDefault="009D1207" w:rsidP="009D1207">
      <w:pPr>
        <w:pStyle w:val="ListParagraph"/>
        <w:numPr>
          <w:ilvl w:val="0"/>
          <w:numId w:val="10"/>
        </w:numPr>
        <w:spacing w:line="360" w:lineRule="auto"/>
        <w:jc w:val="both"/>
        <w:rPr>
          <w:lang w:val="en-US"/>
        </w:rPr>
      </w:pPr>
      <w:r>
        <w:rPr>
          <w:lang w:val="en-US"/>
        </w:rPr>
        <w:t>Teknik Pengkodean (</w:t>
      </w:r>
      <w:r>
        <w:rPr>
          <w:i/>
          <w:iCs/>
          <w:lang w:val="en-US"/>
        </w:rPr>
        <w:t>Encoding</w:t>
      </w:r>
      <w:r>
        <w:rPr>
          <w:lang w:val="en-US"/>
        </w:rPr>
        <w:t>)</w:t>
      </w:r>
    </w:p>
    <w:p w14:paraId="4F78CDF6" w14:textId="77777777" w:rsidR="009D1207" w:rsidRPr="00DF0720" w:rsidRDefault="009D1207" w:rsidP="009D1207">
      <w:pPr>
        <w:pStyle w:val="ListParagraph"/>
        <w:spacing w:line="360" w:lineRule="auto"/>
        <w:jc w:val="both"/>
        <w:rPr>
          <w:lang w:val="en-US"/>
        </w:rPr>
      </w:pPr>
      <w:r>
        <w:rPr>
          <w:lang w:val="en-US"/>
        </w:rPr>
        <w:t>Teknik pengkodean adalah proses pengkodean gen dari kromosom. Gen merupakan bagian dari kromosom, satu gen biasanya akan mewakili satu variabel. Gen dapat direpresentasikan dalam bentuk bit, bilangan ril, daftar aturan, elemen permutasi, elemen program atau representasi lainnya yang dapat diimplementasikan dalam operator genetika.</w:t>
      </w:r>
    </w:p>
    <w:p w14:paraId="68824808" w14:textId="77777777" w:rsidR="009D1207" w:rsidRPr="003E4BC0" w:rsidRDefault="009D1207" w:rsidP="009D1207">
      <w:pPr>
        <w:pStyle w:val="ListParagraph"/>
        <w:numPr>
          <w:ilvl w:val="0"/>
          <w:numId w:val="10"/>
        </w:numPr>
        <w:spacing w:line="360" w:lineRule="auto"/>
        <w:jc w:val="both"/>
        <w:rPr>
          <w:lang w:val="en-US"/>
        </w:rPr>
      </w:pPr>
      <w:r>
        <w:rPr>
          <w:lang w:val="en-US"/>
        </w:rPr>
        <w:t xml:space="preserve">Mengevaluasi Nilai </w:t>
      </w:r>
      <w:r>
        <w:rPr>
          <w:i/>
          <w:iCs/>
          <w:lang w:val="en-US"/>
        </w:rPr>
        <w:t>Fitness</w:t>
      </w:r>
    </w:p>
    <w:p w14:paraId="691249CC" w14:textId="77777777" w:rsidR="009D1207" w:rsidRDefault="009D1207" w:rsidP="009D1207">
      <w:pPr>
        <w:pStyle w:val="ListParagraph"/>
        <w:spacing w:line="360" w:lineRule="auto"/>
        <w:jc w:val="both"/>
        <w:rPr>
          <w:lang w:val="en-US"/>
        </w:rPr>
      </w:pPr>
      <w:r>
        <w:rPr>
          <w:lang w:val="en-US"/>
        </w:rPr>
        <w:t xml:space="preserve">Mengevaluasi nilai </w:t>
      </w:r>
      <w:r>
        <w:rPr>
          <w:i/>
          <w:iCs/>
          <w:lang w:val="en-US"/>
        </w:rPr>
        <w:t>fitness</w:t>
      </w:r>
      <w:r>
        <w:rPr>
          <w:lang w:val="en-US"/>
        </w:rPr>
        <w:t xml:space="preserve"> berfungsi untuk mengukur kualitas dari sebuah solusi dan memungkinkan tiap solusi untuk dibandingkan. Suatu individu dievaluasi berdasarkan suatu fungsi tertentu sebagai ukuran baik tidaknya individu tersebut. Di dalam evolusi alam, individu yang bernilai </w:t>
      </w:r>
      <w:r>
        <w:rPr>
          <w:i/>
          <w:iCs/>
          <w:lang w:val="en-US"/>
        </w:rPr>
        <w:t>fitness</w:t>
      </w:r>
      <w:r>
        <w:rPr>
          <w:lang w:val="en-US"/>
        </w:rPr>
        <w:t xml:space="preserve"> tinggi yang akan bertahan hidup, sedangkan individu yang bernilai </w:t>
      </w:r>
      <w:r>
        <w:rPr>
          <w:i/>
          <w:iCs/>
          <w:lang w:val="en-US"/>
        </w:rPr>
        <w:t>fitness</w:t>
      </w:r>
      <w:r>
        <w:rPr>
          <w:lang w:val="en-US"/>
        </w:rPr>
        <w:t xml:space="preserve"> rendah akan mati. Pada masalah optimasi, fungsi </w:t>
      </w:r>
      <w:r>
        <w:rPr>
          <w:i/>
          <w:iCs/>
          <w:lang w:val="en-US"/>
        </w:rPr>
        <w:t>fitness</w:t>
      </w:r>
      <w:r>
        <w:rPr>
          <w:lang w:val="en-US"/>
        </w:rPr>
        <w:t xml:space="preserve"> yang digunakan adalah </w:t>
      </w:r>
    </w:p>
    <w:p w14:paraId="7DA610B7" w14:textId="77777777" w:rsidR="009D1207" w:rsidRDefault="009D1207" w:rsidP="009D1207">
      <w:pPr>
        <w:pStyle w:val="ListParagraph"/>
        <w:spacing w:line="360" w:lineRule="auto"/>
        <w:jc w:val="both"/>
        <w:rPr>
          <w:lang w:val="en-US"/>
        </w:rPr>
      </w:pPr>
      <w:r w:rsidRPr="00C13137">
        <w:rPr>
          <w:noProof/>
          <w:lang w:val="en-US"/>
        </w:rPr>
        <w:drawing>
          <wp:inline distT="0" distB="0" distL="0" distR="0" wp14:anchorId="03C11431" wp14:editId="21304C6E">
            <wp:extent cx="924054" cy="58110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24054" cy="581106"/>
                    </a:xfrm>
                    <a:prstGeom prst="rect">
                      <a:avLst/>
                    </a:prstGeom>
                  </pic:spPr>
                </pic:pic>
              </a:graphicData>
            </a:graphic>
          </wp:inline>
        </w:drawing>
      </w:r>
    </w:p>
    <w:p w14:paraId="66DC351D" w14:textId="77777777" w:rsidR="009D1207" w:rsidRDefault="009D1207" w:rsidP="009D1207">
      <w:pPr>
        <w:pStyle w:val="ListParagraph"/>
        <w:spacing w:line="360" w:lineRule="auto"/>
        <w:jc w:val="both"/>
        <w:rPr>
          <w:lang w:val="en-US"/>
        </w:rPr>
      </w:pPr>
      <w:r>
        <w:rPr>
          <w:lang w:val="en-US"/>
        </w:rPr>
        <w:t xml:space="preserve">Dengan </w:t>
      </w:r>
      <w:r>
        <w:rPr>
          <w:i/>
          <w:iCs/>
          <w:lang w:val="en-US"/>
        </w:rPr>
        <w:t>p</w:t>
      </w:r>
      <w:r>
        <w:rPr>
          <w:lang w:val="en-US"/>
        </w:rPr>
        <w:t xml:space="preserve"> merupakan nilai dari individu, yang artinya semakin nilai </w:t>
      </w:r>
      <w:r>
        <w:rPr>
          <w:i/>
          <w:iCs/>
          <w:lang w:val="en-US"/>
        </w:rPr>
        <w:t>p</w:t>
      </w:r>
      <w:r>
        <w:rPr>
          <w:lang w:val="en-US"/>
        </w:rPr>
        <w:t xml:space="preserve">, maka semakin besar nilai </w:t>
      </w:r>
      <w:r>
        <w:rPr>
          <w:i/>
          <w:iCs/>
          <w:lang w:val="en-US"/>
        </w:rPr>
        <w:t>fitness</w:t>
      </w:r>
      <w:r>
        <w:rPr>
          <w:lang w:val="en-US"/>
        </w:rPr>
        <w:t xml:space="preserve">nya. Tetapi hal ini akan menjadi masalah jika </w:t>
      </w:r>
      <w:r>
        <w:rPr>
          <w:i/>
          <w:iCs/>
          <w:lang w:val="en-US"/>
        </w:rPr>
        <w:t>p</w:t>
      </w:r>
      <w:r>
        <w:rPr>
          <w:lang w:val="en-US"/>
        </w:rPr>
        <w:t xml:space="preserve"> bernilai 0, yang mengakibatkan </w:t>
      </w:r>
      <w:r>
        <w:rPr>
          <w:i/>
          <w:iCs/>
          <w:lang w:val="en-US"/>
        </w:rPr>
        <w:t>F</w:t>
      </w:r>
      <w:r>
        <w:rPr>
          <w:lang w:val="en-US"/>
        </w:rPr>
        <w:t xml:space="preserve"> bisa bernilai tak hingga. Untuk mengatasinya, </w:t>
      </w:r>
      <w:r>
        <w:rPr>
          <w:i/>
          <w:iCs/>
          <w:lang w:val="en-US"/>
        </w:rPr>
        <w:t>p</w:t>
      </w:r>
      <w:r>
        <w:rPr>
          <w:lang w:val="en-US"/>
        </w:rPr>
        <w:t xml:space="preserve"> perlu ditambah sebuah bilangan sangat kecil sehingga nilai </w:t>
      </w:r>
      <w:r>
        <w:rPr>
          <w:i/>
          <w:iCs/>
          <w:lang w:val="en-US"/>
        </w:rPr>
        <w:t>fitness</w:t>
      </w:r>
      <w:r>
        <w:rPr>
          <w:lang w:val="en-US"/>
        </w:rPr>
        <w:t>nya menjadi</w:t>
      </w:r>
    </w:p>
    <w:p w14:paraId="28EE8476" w14:textId="77777777" w:rsidR="009D1207" w:rsidRDefault="009D1207" w:rsidP="009D1207">
      <w:pPr>
        <w:pStyle w:val="ListParagraph"/>
        <w:spacing w:line="360" w:lineRule="auto"/>
        <w:jc w:val="both"/>
        <w:rPr>
          <w:lang w:val="en-US"/>
        </w:rPr>
      </w:pPr>
      <w:r w:rsidRPr="00C13137">
        <w:rPr>
          <w:noProof/>
          <w:lang w:val="en-US"/>
        </w:rPr>
        <w:drawing>
          <wp:inline distT="0" distB="0" distL="0" distR="0" wp14:anchorId="54F0ED61" wp14:editId="39CF7EC7">
            <wp:extent cx="1581371" cy="73352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81371" cy="733527"/>
                    </a:xfrm>
                    <a:prstGeom prst="rect">
                      <a:avLst/>
                    </a:prstGeom>
                  </pic:spPr>
                </pic:pic>
              </a:graphicData>
            </a:graphic>
          </wp:inline>
        </w:drawing>
      </w:r>
    </w:p>
    <w:p w14:paraId="615C5E0F" w14:textId="77777777" w:rsidR="009D1207" w:rsidRPr="00BA75BE" w:rsidRDefault="009D1207" w:rsidP="009D1207">
      <w:pPr>
        <w:pStyle w:val="ListParagraph"/>
        <w:spacing w:line="360" w:lineRule="auto"/>
        <w:jc w:val="both"/>
        <w:rPr>
          <w:lang w:val="en-US"/>
        </w:rPr>
      </w:pPr>
      <w:r>
        <w:rPr>
          <w:lang w:val="en-US"/>
        </w:rPr>
        <w:t xml:space="preserve">Dengan </w:t>
      </w:r>
      <w:r>
        <w:rPr>
          <w:i/>
          <w:iCs/>
          <w:lang w:val="en-US"/>
        </w:rPr>
        <w:t>a</w:t>
      </w:r>
      <w:r>
        <w:rPr>
          <w:lang w:val="en-US"/>
        </w:rPr>
        <w:t xml:space="preserve"> adalah bilangan yang dianggap sangat kecil (konstanta) dan bervariasi sesuai dengan masalah yang akan diselesaikan.</w:t>
      </w:r>
    </w:p>
    <w:p w14:paraId="2F915252" w14:textId="77777777" w:rsidR="009D1207" w:rsidRDefault="009D1207" w:rsidP="009D1207">
      <w:pPr>
        <w:pStyle w:val="ListParagraph"/>
        <w:numPr>
          <w:ilvl w:val="0"/>
          <w:numId w:val="10"/>
        </w:numPr>
        <w:spacing w:line="360" w:lineRule="auto"/>
        <w:jc w:val="both"/>
        <w:rPr>
          <w:lang w:val="en-US"/>
        </w:rPr>
      </w:pPr>
      <w:r>
        <w:rPr>
          <w:lang w:val="en-US"/>
        </w:rPr>
        <w:t>Seleksi (</w:t>
      </w:r>
      <w:r>
        <w:rPr>
          <w:i/>
          <w:iCs/>
          <w:lang w:val="en-US"/>
        </w:rPr>
        <w:t>Selection</w:t>
      </w:r>
      <w:r>
        <w:rPr>
          <w:lang w:val="en-US"/>
        </w:rPr>
        <w:t>)</w:t>
      </w:r>
    </w:p>
    <w:p w14:paraId="750FEAB4" w14:textId="77777777" w:rsidR="009D1207" w:rsidRPr="00C13137" w:rsidRDefault="009D1207" w:rsidP="009D1207">
      <w:pPr>
        <w:pStyle w:val="ListParagraph"/>
        <w:spacing w:line="360" w:lineRule="auto"/>
        <w:jc w:val="both"/>
        <w:rPr>
          <w:lang w:val="en-US"/>
        </w:rPr>
      </w:pPr>
      <w:r>
        <w:rPr>
          <w:lang w:val="en-US"/>
        </w:rPr>
        <w:t xml:space="preserve">Seleksi merupakan pemilihan dua buah kromosom untuk dijadikan sebagai induk yang dilakukan secara proporsional sesuai dengan nilai </w:t>
      </w:r>
      <w:r>
        <w:rPr>
          <w:i/>
          <w:iCs/>
          <w:lang w:val="en-US"/>
        </w:rPr>
        <w:t>fitness</w:t>
      </w:r>
      <w:r>
        <w:rPr>
          <w:lang w:val="en-US"/>
        </w:rPr>
        <w:t>nya.</w:t>
      </w:r>
    </w:p>
    <w:p w14:paraId="7EABF033" w14:textId="77777777" w:rsidR="009D1207" w:rsidRDefault="009D1207" w:rsidP="009D1207">
      <w:pPr>
        <w:pStyle w:val="ListParagraph"/>
        <w:numPr>
          <w:ilvl w:val="0"/>
          <w:numId w:val="10"/>
        </w:numPr>
        <w:spacing w:line="360" w:lineRule="auto"/>
        <w:jc w:val="both"/>
        <w:rPr>
          <w:lang w:val="en-US"/>
        </w:rPr>
      </w:pPr>
      <w:r>
        <w:rPr>
          <w:lang w:val="en-US"/>
        </w:rPr>
        <w:lastRenderedPageBreak/>
        <w:t>Pindah Silang (</w:t>
      </w:r>
      <w:r>
        <w:rPr>
          <w:i/>
          <w:iCs/>
          <w:lang w:val="en-US"/>
        </w:rPr>
        <w:t>Crossover</w:t>
      </w:r>
      <w:r>
        <w:rPr>
          <w:lang w:val="en-US"/>
        </w:rPr>
        <w:t>)</w:t>
      </w:r>
    </w:p>
    <w:p w14:paraId="252ADBA0" w14:textId="77777777" w:rsidR="009D1207" w:rsidRPr="00C13137" w:rsidRDefault="009D1207" w:rsidP="009D1207">
      <w:pPr>
        <w:pStyle w:val="ListParagraph"/>
        <w:spacing w:line="360" w:lineRule="auto"/>
        <w:jc w:val="both"/>
        <w:rPr>
          <w:lang w:val="en-US"/>
        </w:rPr>
      </w:pPr>
      <w:r>
        <w:rPr>
          <w:lang w:val="en-US"/>
        </w:rPr>
        <w:t>Pindah silang (</w:t>
      </w:r>
      <w:r>
        <w:rPr>
          <w:i/>
          <w:iCs/>
          <w:lang w:val="en-US"/>
        </w:rPr>
        <w:t>crossover</w:t>
      </w:r>
      <w:r>
        <w:rPr>
          <w:lang w:val="en-US"/>
        </w:rPr>
        <w:t xml:space="preserve">) adalah operator dari algoritma genetika yang melibatkan dua induk untuk membentuk kromosom baru. Pindah silang menghasilkan keturunan baru dalam ruang pencarian yang siap diuji. Operasi ini tidak selalu dilakukan pada setiap individu yang ada. Individu dipilih secara acak untuk dilakukan </w:t>
      </w:r>
      <w:r>
        <w:rPr>
          <w:i/>
          <w:iCs/>
          <w:lang w:val="en-US"/>
        </w:rPr>
        <w:t>crossover</w:t>
      </w:r>
      <w:r>
        <w:rPr>
          <w:lang w:val="en-US"/>
        </w:rPr>
        <w:t xml:space="preserve"> dengan </w:t>
      </w:r>
      <w:r>
        <w:rPr>
          <w:i/>
          <w:iCs/>
          <w:lang w:val="en-US"/>
        </w:rPr>
        <w:t>Probabilitas Crossover</w:t>
      </w:r>
      <w:r>
        <w:rPr>
          <w:lang w:val="en-US"/>
        </w:rPr>
        <w:t xml:space="preserve"> (PC).</w:t>
      </w:r>
    </w:p>
    <w:p w14:paraId="78384FC7" w14:textId="77777777" w:rsidR="009D1207" w:rsidRDefault="009D1207" w:rsidP="009D1207">
      <w:pPr>
        <w:pStyle w:val="ListParagraph"/>
        <w:numPr>
          <w:ilvl w:val="0"/>
          <w:numId w:val="10"/>
        </w:numPr>
        <w:spacing w:line="360" w:lineRule="auto"/>
        <w:jc w:val="both"/>
        <w:rPr>
          <w:lang w:val="en-US"/>
        </w:rPr>
      </w:pPr>
      <w:r>
        <w:rPr>
          <w:lang w:val="en-US"/>
        </w:rPr>
        <w:t>Mutasi (</w:t>
      </w:r>
      <w:r>
        <w:rPr>
          <w:i/>
          <w:iCs/>
          <w:lang w:val="en-US"/>
        </w:rPr>
        <w:t>Mutation</w:t>
      </w:r>
      <w:r>
        <w:rPr>
          <w:lang w:val="en-US"/>
        </w:rPr>
        <w:t>)</w:t>
      </w:r>
    </w:p>
    <w:p w14:paraId="23599083" w14:textId="77777777" w:rsidR="009D1207" w:rsidRPr="00C83D74" w:rsidRDefault="009D1207" w:rsidP="009D1207">
      <w:pPr>
        <w:pStyle w:val="ListParagraph"/>
        <w:spacing w:line="360" w:lineRule="auto"/>
        <w:jc w:val="both"/>
        <w:rPr>
          <w:lang w:val="en-US"/>
        </w:rPr>
      </w:pPr>
      <w:r>
        <w:rPr>
          <w:lang w:val="en-US"/>
        </w:rPr>
        <w:t xml:space="preserve">Mutasi merupakan proses untuk mengubah nilai dari satu atau beberapa gen dalam suatu kromosom. Operasi mutasi yang dilakukan pada kromosom dengan tujuan untuk memperoleh kromosom-kromosom baru sebagai kandidat solusi pada generasi mendatang dengan </w:t>
      </w:r>
      <w:r>
        <w:rPr>
          <w:i/>
          <w:iCs/>
          <w:lang w:val="en-US"/>
        </w:rPr>
        <w:t>fitness</w:t>
      </w:r>
      <w:r>
        <w:rPr>
          <w:lang w:val="en-US"/>
        </w:rPr>
        <w:t xml:space="preserve"> yang lebih baik, dan lama-kelamaan menuju solusi optimum yang diinginkan. Akan tetapi, untuk mencapai hal ini, penekanan selektif juga memegang peranan yang penting. Jika dalam pemilihan kromosom-kromosom cenderung terus pada kromosom yang memiliki </w:t>
      </w:r>
      <w:r>
        <w:rPr>
          <w:i/>
          <w:iCs/>
          <w:lang w:val="en-US"/>
        </w:rPr>
        <w:t>fitness</w:t>
      </w:r>
      <w:r>
        <w:rPr>
          <w:lang w:val="en-US"/>
        </w:rPr>
        <w:t xml:space="preserve"> tinggi saja, konvergensi prematur akan sangat mudah terjadi.</w:t>
      </w:r>
    </w:p>
    <w:p w14:paraId="3E09B7F3" w14:textId="77777777" w:rsidR="009D1207" w:rsidRDefault="009D1207" w:rsidP="009D1207">
      <w:pPr>
        <w:pStyle w:val="ListParagraph"/>
        <w:numPr>
          <w:ilvl w:val="0"/>
          <w:numId w:val="10"/>
        </w:numPr>
        <w:spacing w:line="360" w:lineRule="auto"/>
        <w:jc w:val="both"/>
        <w:rPr>
          <w:lang w:val="en-US"/>
        </w:rPr>
      </w:pPr>
      <w:r>
        <w:rPr>
          <w:lang w:val="en-US"/>
        </w:rPr>
        <w:t>Pembentukan Populasi Baru</w:t>
      </w:r>
    </w:p>
    <w:p w14:paraId="15E2AE43" w14:textId="77777777" w:rsidR="009D1207" w:rsidRPr="007C4324" w:rsidRDefault="009D1207" w:rsidP="009D1207">
      <w:pPr>
        <w:pStyle w:val="ListParagraph"/>
        <w:spacing w:line="360" w:lineRule="auto"/>
        <w:jc w:val="both"/>
        <w:rPr>
          <w:lang w:val="en-US"/>
        </w:rPr>
      </w:pPr>
      <w:r>
        <w:rPr>
          <w:lang w:val="en-US"/>
        </w:rPr>
        <w:t xml:space="preserve">Proses membangkitkan populasi baru bertujuan untuk membentuk populasi baru yang berbeda dengan populasi awal. Pembentukan populasi baru ini didasarkan pada keturunan-keturunan baru hasil mutasi ditambah dengan individu terbaik setelah dipertahankan dengan proses </w:t>
      </w:r>
      <w:r>
        <w:rPr>
          <w:i/>
          <w:iCs/>
          <w:lang w:val="en-US"/>
        </w:rPr>
        <w:t>elitism</w:t>
      </w:r>
      <w:r>
        <w:rPr>
          <w:lang w:val="en-US"/>
        </w:rPr>
        <w:t xml:space="preserve">. Setalah populasi baru terbentuk, kemudian mengulangi langkah-langkah evaluasi nilai </w:t>
      </w:r>
      <w:r>
        <w:rPr>
          <w:i/>
          <w:iCs/>
          <w:lang w:val="en-US"/>
        </w:rPr>
        <w:t>fitness</w:t>
      </w:r>
      <w:r>
        <w:rPr>
          <w:lang w:val="en-US"/>
        </w:rPr>
        <w:t>, proses seleksi, proses pindah silang, proses mutasi pada populasi baru untuk membentuk populasi baru selanjutnya.</w:t>
      </w:r>
    </w:p>
    <w:p w14:paraId="3443F0AB" w14:textId="77777777" w:rsidR="009D1207" w:rsidRDefault="009D1207" w:rsidP="009D1207">
      <w:pPr>
        <w:pStyle w:val="ListParagraph"/>
        <w:spacing w:line="360" w:lineRule="auto"/>
        <w:ind w:left="426" w:firstLine="567"/>
        <w:jc w:val="both"/>
        <w:rPr>
          <w:lang w:val="en-US"/>
        </w:rPr>
      </w:pPr>
      <w:r>
        <w:rPr>
          <w:lang w:val="en-US"/>
        </w:rPr>
        <w:t>Algoritma genetika (</w:t>
      </w:r>
      <w:r>
        <w:rPr>
          <w:i/>
          <w:iCs/>
          <w:lang w:val="en-US"/>
        </w:rPr>
        <w:t>Genetic Algorithm, GA</w:t>
      </w:r>
      <w:r>
        <w:rPr>
          <w:lang w:val="en-US"/>
        </w:rPr>
        <w:t>) adalah algoritma pencarian yang didasarkan atas mekanisme seleksi alami dan evolusi biologis. Algoritma genetika mengkombinasikan antara deretan struktur dengan pertukaran informasi acak ke bentuk algoritma pencarian dengan beberapa perubahan bakat pada manusia. Pada setiap generasi, himpunan baru dari deretan individu dibuat berdasarkan kecocokan pada generasi sebelum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D74B008" w14:textId="77777777" w:rsidR="009D1207" w:rsidRDefault="009D1207" w:rsidP="009D1207">
      <w:pPr>
        <w:pStyle w:val="ListParagraph"/>
        <w:spacing w:line="360" w:lineRule="auto"/>
        <w:ind w:left="426" w:firstLine="567"/>
        <w:jc w:val="both"/>
        <w:rPr>
          <w:lang w:val="en-US"/>
        </w:rPr>
      </w:pPr>
      <w:r>
        <w:rPr>
          <w:lang w:val="en-US"/>
        </w:rPr>
        <w:lastRenderedPageBreak/>
        <w:t xml:space="preserve">Satu siklus iterasi algoritma genetika (sering disebut sebagai generasi) terdapat dua proses, yakni proses seleksi dan rekombinasi. Proses seleksi adalah proses evaluasi kualitas setiap </w:t>
      </w:r>
      <w:r>
        <w:rPr>
          <w:i/>
          <w:iCs/>
          <w:lang w:val="en-US"/>
        </w:rPr>
        <w:t>string</w:t>
      </w:r>
      <w:r>
        <w:rPr>
          <w:lang w:val="en-US"/>
        </w:rPr>
        <w:t xml:space="preserve"> didalam populasi untuk memperoleh peringkat calon solusi. Berdasarkan hasil evaluasi, dipilih </w:t>
      </w:r>
      <w:r>
        <w:rPr>
          <w:i/>
          <w:iCs/>
          <w:lang w:val="en-US"/>
        </w:rPr>
        <w:t>string-string</w:t>
      </w:r>
      <w:r>
        <w:rPr>
          <w:lang w:val="en-US"/>
        </w:rPr>
        <w:t xml:space="preserve"> yang akan mengalami proses rekombinasi. Proses pemilihan biasanya dilakukan secara acak, </w:t>
      </w:r>
      <w:r>
        <w:rPr>
          <w:i/>
          <w:iCs/>
          <w:lang w:val="en-US"/>
        </w:rPr>
        <w:t>string</w:t>
      </w:r>
      <w:r>
        <w:rPr>
          <w:lang w:val="en-US"/>
        </w:rPr>
        <w:t xml:space="preserve"> dengan kualitas yang lebih baik akan memiliki peluang besar untuk terpilih sebagai calon-calon </w:t>
      </w:r>
      <w:r>
        <w:rPr>
          <w:i/>
          <w:iCs/>
          <w:lang w:val="en-US"/>
        </w:rPr>
        <w:t>string</w:t>
      </w:r>
      <w:r>
        <w:rPr>
          <w:lang w:val="en-US"/>
        </w:rPr>
        <w:t xml:space="preserve"> generasi berikutnya</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7091E990" w14:textId="77777777" w:rsidR="009D1207" w:rsidRDefault="009D1207" w:rsidP="009D1207">
      <w:pPr>
        <w:pStyle w:val="ListParagraph"/>
        <w:spacing w:line="360" w:lineRule="auto"/>
        <w:ind w:left="426" w:firstLine="567"/>
        <w:jc w:val="both"/>
        <w:rPr>
          <w:lang w:val="en-US"/>
        </w:rPr>
      </w:pPr>
      <w:r>
        <w:rPr>
          <w:lang w:val="en-US"/>
        </w:rPr>
        <w:t xml:space="preserve">Cara kerja algoritma genetika sangat sederhana, hanya mencakup proses penduplikasian </w:t>
      </w:r>
      <w:r>
        <w:rPr>
          <w:i/>
          <w:iCs/>
          <w:lang w:val="en-US"/>
        </w:rPr>
        <w:t>string-string</w:t>
      </w:r>
      <w:r>
        <w:rPr>
          <w:lang w:val="en-US"/>
        </w:rPr>
        <w:t xml:space="preserve"> dan pertukaran bagian-bagian dari </w:t>
      </w:r>
      <w:r>
        <w:rPr>
          <w:i/>
          <w:iCs/>
          <w:lang w:val="en-US"/>
        </w:rPr>
        <w:t>string</w:t>
      </w:r>
      <w:r>
        <w:rPr>
          <w:lang w:val="en-US"/>
        </w:rPr>
        <w:t xml:space="preserve">. Meskipun cukup sederhana, tetapi mempunyai kemampuan untuk menyelesaikan persoalan optimasi. Kemampuan ini didukung oleh tiga operator genetik yaitu reproduksi, rekombinasi, dan mutasi. Pada reproduksi terjadi proses penduplikasian </w:t>
      </w:r>
      <w:r>
        <w:rPr>
          <w:i/>
          <w:iCs/>
          <w:lang w:val="en-US"/>
        </w:rPr>
        <w:t>string</w:t>
      </w:r>
      <w:r>
        <w:rPr>
          <w:lang w:val="en-US"/>
        </w:rPr>
        <w:t xml:space="preserve"> berdasarkan nilai fungsi objektifnya. Nilai objektif ini dapat dilihat sebagai suatu keuntungan yang ingin dicapai atau dimaksimalkan. Sementara proses pertukaran bagian-bagian </w:t>
      </w:r>
      <w:r>
        <w:rPr>
          <w:i/>
          <w:iCs/>
          <w:lang w:val="en-US"/>
        </w:rPr>
        <w:t>string</w:t>
      </w:r>
      <w:r>
        <w:rPr>
          <w:lang w:val="en-US"/>
        </w:rPr>
        <w:t xml:space="preserve"> dilakukan oleh operator rekombinasi dan mutasi</w:t>
      </w:r>
      <w:r>
        <w:rPr>
          <w:lang w:val="en-US"/>
        </w:rPr>
        <w:fldChar w:fldCharType="begin" w:fldLock="1"/>
      </w:r>
      <w:r>
        <w:rPr>
          <w:lang w:val="en-US"/>
        </w:rPr>
        <w:instrText>ADDIN CSL_CITATION {"citationItems":[{"id":"ITEM-1","itemData":{"author":[{"dropping-particle":"","family":"Saptono","given":"Fajar","non-dropping-particle":"","parse-names":false,"suffix":""},{"dropping-particle":"","family":"Hidayat","given":"Taufiq","non-dropping-particle":"","parse-names":false,"suffix":""}],"container-title":"Seminar Nasional Aplikasi Teknologi informasi","id":"ITEM-1","issue":"April","issued":{"date-parts":[["2007"]]},"page":"75-79","title":"Perancangan Algoritma Genetika Untuk Menentukan Jalur Terpendek","type":"article-journal"},"uris":["http://www.mendeley.com/documents/?uuid=e15c9263-7c96-4981-8ec2-7f73c5a601c0"]}],"mendeley":{"formattedCitation":"[16]","plainTextFormattedCitation":"[16]","previouslyFormattedCitation":"[16]"},"properties":{"noteIndex":0},"schema":"https://github.com/citation-style-language/schema/raw/master/csl-citation.json"}</w:instrText>
      </w:r>
      <w:r>
        <w:rPr>
          <w:lang w:val="en-US"/>
        </w:rPr>
        <w:fldChar w:fldCharType="separate"/>
      </w:r>
      <w:r w:rsidRPr="000066D2">
        <w:rPr>
          <w:noProof/>
          <w:lang w:val="en-US"/>
        </w:rPr>
        <w:t>[16]</w:t>
      </w:r>
      <w:r>
        <w:rPr>
          <w:lang w:val="en-US"/>
        </w:rPr>
        <w:fldChar w:fldCharType="end"/>
      </w:r>
      <w:r>
        <w:rPr>
          <w:lang w:val="en-US"/>
        </w:rPr>
        <w:t>.</w:t>
      </w:r>
    </w:p>
    <w:p w14:paraId="28BA1E2B" w14:textId="77777777" w:rsidR="009D1207" w:rsidRDefault="009D1207" w:rsidP="009D1207">
      <w:pPr>
        <w:pStyle w:val="Heading2"/>
        <w:numPr>
          <w:ilvl w:val="0"/>
          <w:numId w:val="19"/>
        </w:numPr>
        <w:spacing w:after="0"/>
        <w:ind w:left="851" w:hanging="502"/>
      </w:pPr>
      <w:bookmarkStart w:id="13" w:name="_Toc41639288"/>
      <w:r>
        <w:rPr>
          <w:i/>
          <w:iCs/>
        </w:rPr>
        <w:t>Package</w:t>
      </w:r>
      <w:r>
        <w:t xml:space="preserve"> yang Digunakan</w:t>
      </w:r>
      <w:bookmarkEnd w:id="13"/>
    </w:p>
    <w:p w14:paraId="07241DFC" w14:textId="77777777" w:rsidR="009D1207" w:rsidRPr="007B6F56" w:rsidRDefault="009D1207" w:rsidP="009D1207">
      <w:pPr>
        <w:pStyle w:val="Heading3"/>
        <w:numPr>
          <w:ilvl w:val="0"/>
          <w:numId w:val="20"/>
        </w:numPr>
        <w:spacing w:after="0"/>
        <w:ind w:left="993" w:hanging="633"/>
        <w:rPr>
          <w:b w:val="0"/>
          <w:bCs w:val="0"/>
        </w:rPr>
      </w:pPr>
      <w:bookmarkStart w:id="14" w:name="_Toc41639289"/>
      <w:r w:rsidRPr="007B6F56">
        <w:t>Genetic Algorithm (GA)</w:t>
      </w:r>
      <w:bookmarkEnd w:id="14"/>
    </w:p>
    <w:p w14:paraId="276CC5C8" w14:textId="77777777" w:rsidR="00B82E59" w:rsidRDefault="009D1207" w:rsidP="009D1207">
      <w:pPr>
        <w:pStyle w:val="ListParagraph"/>
        <w:spacing w:line="360" w:lineRule="auto"/>
        <w:ind w:left="426" w:firstLine="567"/>
        <w:jc w:val="both"/>
        <w:rPr>
          <w:lang w:val="en-US"/>
        </w:rPr>
      </w:pPr>
      <w:r>
        <w:rPr>
          <w:lang w:val="en-US"/>
        </w:rPr>
        <w:t xml:space="preserve">Paket GA adalah kumpulan fungsi tujuan umum yang menyediakan seperangkat alat yang fleksibel untuk menerapkan berbagai metode algoritma genetik. </w:t>
      </w:r>
      <w:r w:rsidRPr="004F5C7E">
        <w:rPr>
          <w:lang w:val="en-US"/>
        </w:rPr>
        <w:t>Algoritma genetika adalah algoritma pencarian stokastik yang diilhami oleh prinsip dasar evolusi biologis dan seleksi alam. GA mensimulasikan evolusi organisme hidup, dimana individu yang paling cocok mendominasi diatas yang lemah, dengan meniru mekanisme biologis evolusi, seperti seleksi, persilangan, dan mutasi. GA dapat menentukan operator genetik baru dan mudah mengevaluasi kinerja tersebut</w:t>
      </w:r>
      <w:r>
        <w:rPr>
          <w:lang w:val="en-US"/>
        </w:rPr>
        <w:fldChar w:fldCharType="begin" w:fldLock="1"/>
      </w:r>
      <w:r>
        <w:rPr>
          <w:lang w:val="en-US"/>
        </w:rPr>
        <w:instrText>ADDIN CSL_CITATION {"citationItems":[{"id":"ITEM-1","itemData":{"abstract":"Flexible general-purpose toolbox implementing genetic algorithms (GAs) for stochas- tic optimisation. Binary, real-valued, and permutation representations are available to opti- mize a fitness function, i.e. a function provided by users depending on their objective func- tion. Several genetic operators are available and can be combined to explore the best set- tings for the current task. Furthermore, users can define new genetic operators and easily evalu- ate their performances. Local search using general-purpose optimisation algorithms can be ap- plied stochastically to exploit interesting regions. GAs can be run sequentially or in parallel, us- ing an explicit master-slave parallelisation or a coarse-grain islands approach.","author":[{"dropping-particle":"","family":"Scrucca","given":"Luca","non-dropping-particle":"","parse-names":false,"suffix":""}],"chapter-number":"1","edition":"3.2","editor":[{"dropping-particle":"","family":"Scrucca","given":"Luca","non-dropping-particle":"","parse-names":false,"suffix":""}],"id":"ITEM-1","issued":{"date-parts":[["2019"]]},"page":"1-44","publisher":"CRAN","title":"Genetic Algorithms","type":"chapter"},"uris":["http://www.mendeley.com/documents/?uuid=e824affc-6442-43bf-812c-933af2d90c93"]}],"mendeley":{"formattedCitation":"[17]","plainTextFormattedCitation":"[17]","previouslyFormattedCitation":"[17]"},"properties":{"noteIndex":0},"schema":"https://github.com/citation-style-language/schema/raw/master/csl-citation.json"}</w:instrText>
      </w:r>
      <w:r>
        <w:rPr>
          <w:lang w:val="en-US"/>
        </w:rPr>
        <w:fldChar w:fldCharType="separate"/>
      </w:r>
      <w:r w:rsidRPr="000066D2">
        <w:rPr>
          <w:noProof/>
          <w:lang w:val="en-US"/>
        </w:rPr>
        <w:t>[17]</w:t>
      </w:r>
      <w:r>
        <w:rPr>
          <w:lang w:val="en-US"/>
        </w:rPr>
        <w:fldChar w:fldCharType="end"/>
      </w:r>
      <w:r w:rsidRPr="004F5C7E">
        <w:rPr>
          <w:lang w:val="en-US"/>
        </w:rPr>
        <w:t>.</w:t>
      </w:r>
      <w:r w:rsidR="00B82E59">
        <w:rPr>
          <w:lang w:val="en-US"/>
        </w:rPr>
        <w:t xml:space="preserve"> </w:t>
      </w:r>
    </w:p>
    <w:p w14:paraId="0CC304C9" w14:textId="6B81A06F" w:rsidR="001E67F1" w:rsidRDefault="001E67F1" w:rsidP="009D1207">
      <w:pPr>
        <w:pStyle w:val="ListParagraph"/>
        <w:spacing w:line="360" w:lineRule="auto"/>
        <w:ind w:left="426" w:firstLine="567"/>
        <w:jc w:val="both"/>
        <w:rPr>
          <w:lang w:val="en-US"/>
        </w:rPr>
      </w:pPr>
      <w:r>
        <w:rPr>
          <w:lang w:val="en-US"/>
        </w:rPr>
        <w:t>Pada tahun 1950, Alan Turing mengusulkan sebuah “</w:t>
      </w:r>
      <w:r>
        <w:rPr>
          <w:i/>
          <w:iCs/>
          <w:lang w:val="en-US"/>
        </w:rPr>
        <w:t>Machine Learning”</w:t>
      </w:r>
      <w:r>
        <w:rPr>
          <w:lang w:val="en-US"/>
        </w:rPr>
        <w:t xml:space="preserve"> yang akan paralel dengan prinsip-prinsip evolusi. Simulasi evolusi komputer dimulai pada awal 1954 dengan karya Nils Aall Barricelli, yang menggunakan komputer di Institute for Advace Study di Princeton, New Jersey. Mulai tahun 1957, ahli genetika kuantitatif Australia Alex Fraser menerbitkan serangkaian </w:t>
      </w:r>
      <w:r>
        <w:rPr>
          <w:lang w:val="en-US"/>
        </w:rPr>
        <w:lastRenderedPageBreak/>
        <w:t>makalah tentang simulasi pemilihan organisme buatan dengan beberapa lokasi yang mengendalikan sifat terukur. Sejak awal ini, simulasi evolusi komputer oleh ahli biologi menjadi lebih umum pada awal 1960-an, dan metode ini dijelaskan dalam buku-buku oleh Fraser Burnell, dan Crosby. Simulasi Fraser mencakup semua elemen penting dari algoritma genetika modern. Selain itu, Hans-Joachim Bremermann menerbitkan serangkaian makalah pada tahun 1960-</w:t>
      </w:r>
      <w:proofErr w:type="gramStart"/>
      <w:r>
        <w:rPr>
          <w:lang w:val="en-US"/>
        </w:rPr>
        <w:t>an</w:t>
      </w:r>
      <w:proofErr w:type="gramEnd"/>
      <w:r>
        <w:rPr>
          <w:lang w:val="en-US"/>
        </w:rPr>
        <w:t xml:space="preserve"> yang juga mengadopsi populasi solusi untuk masalah optimasi, menjalani rekombinasi, mutasi, dan seleksi</w:t>
      </w:r>
      <w:r w:rsidR="00FF6EF2">
        <w:rPr>
          <w:lang w:val="en-US"/>
        </w:rPr>
        <w:t>[wikipeda]</w:t>
      </w:r>
      <w:r>
        <w:rPr>
          <w:lang w:val="en-US"/>
        </w:rPr>
        <w:t>.</w:t>
      </w:r>
    </w:p>
    <w:p w14:paraId="412649A9" w14:textId="23D4DD0C" w:rsidR="00C36D95" w:rsidRPr="001E67F1" w:rsidRDefault="00C36D95" w:rsidP="009D1207">
      <w:pPr>
        <w:pStyle w:val="ListParagraph"/>
        <w:spacing w:line="360" w:lineRule="auto"/>
        <w:ind w:left="426" w:firstLine="567"/>
        <w:jc w:val="both"/>
        <w:rPr>
          <w:lang w:val="en-US"/>
        </w:rPr>
      </w:pPr>
      <w:r>
        <w:rPr>
          <w:lang w:val="en-US"/>
        </w:rPr>
        <w:t>Algoritma genetika khususnya menjadi populer melalui karya John Holland pada awal 1970-an, dan terutama bukunya Adaption in Natural and Artificial Systems. Holland memperkenalkan kerangka kerja formal untuk memprediksi kualitas generasi berikutnya, yang dikenal sebagai Teorema Skema Belanda</w:t>
      </w:r>
      <w:r w:rsidR="00FF6EF2">
        <w:rPr>
          <w:lang w:val="en-US"/>
        </w:rPr>
        <w:t>[wikipedia]</w:t>
      </w:r>
      <w:r>
        <w:rPr>
          <w:lang w:val="en-US"/>
        </w:rPr>
        <w:t>.</w:t>
      </w:r>
    </w:p>
    <w:p w14:paraId="5F49F4F3" w14:textId="77777777" w:rsidR="009D1207" w:rsidRPr="007B6F56" w:rsidRDefault="009D1207" w:rsidP="009D1207">
      <w:pPr>
        <w:pStyle w:val="Heading3"/>
        <w:numPr>
          <w:ilvl w:val="0"/>
          <w:numId w:val="20"/>
        </w:numPr>
        <w:spacing w:after="0"/>
        <w:ind w:left="993" w:hanging="633"/>
        <w:rPr>
          <w:b w:val="0"/>
        </w:rPr>
      </w:pPr>
      <w:bookmarkStart w:id="15" w:name="_Toc41639290"/>
      <w:r w:rsidRPr="007B6F56">
        <w:t>Shiny</w:t>
      </w:r>
      <w:bookmarkEnd w:id="15"/>
    </w:p>
    <w:p w14:paraId="3346EE30" w14:textId="71EE33DF" w:rsidR="009D1207" w:rsidRDefault="009D1207" w:rsidP="009D1207">
      <w:pPr>
        <w:pStyle w:val="ListParagraph"/>
        <w:spacing w:line="360" w:lineRule="auto"/>
        <w:ind w:left="426" w:firstLine="567"/>
        <w:jc w:val="both"/>
        <w:rPr>
          <w:lang w:val="en-US"/>
        </w:rPr>
      </w:pPr>
      <w:r>
        <w:rPr>
          <w:i/>
          <w:iCs/>
          <w:lang w:val="en-US"/>
        </w:rPr>
        <w:t>Shiny</w:t>
      </w:r>
      <w:r>
        <w:rPr>
          <w:lang w:val="en-US"/>
        </w:rPr>
        <w:t xml:space="preserve"> merupakan package yang berfungsi untuk membuat tampilan berupa </w:t>
      </w:r>
      <w:r>
        <w:rPr>
          <w:i/>
          <w:iCs/>
          <w:lang w:val="en-US"/>
        </w:rPr>
        <w:t>web</w:t>
      </w:r>
      <w:r>
        <w:rPr>
          <w:lang w:val="en-US"/>
        </w:rPr>
        <w:t xml:space="preserve"> yang isinya terdapat diagram ataupun chart mengenai data yang telah diolah sebelumnya. Aplikasi </w:t>
      </w:r>
      <w:r>
        <w:rPr>
          <w:i/>
          <w:iCs/>
          <w:lang w:val="en-US"/>
        </w:rPr>
        <w:t>shiny</w:t>
      </w:r>
      <w:r>
        <w:rPr>
          <w:lang w:val="en-US"/>
        </w:rPr>
        <w:t xml:space="preserve"> ini dibangun menggunakan dua R skrip yang berkomunikasi satu sama lain, diantaranya: skrip </w:t>
      </w:r>
      <w:r>
        <w:rPr>
          <w:i/>
          <w:iCs/>
          <w:lang w:val="en-US"/>
        </w:rPr>
        <w:t>User-Interface</w:t>
      </w:r>
      <w:r>
        <w:rPr>
          <w:lang w:val="en-US"/>
        </w:rPr>
        <w:t xml:space="preserve"> (UI.R) untuk mengontrol tata letak dan penampilan, dan </w:t>
      </w:r>
      <w:r>
        <w:rPr>
          <w:i/>
          <w:iCs/>
          <w:lang w:val="en-US"/>
        </w:rPr>
        <w:t xml:space="preserve">Server-Script </w:t>
      </w:r>
      <w:r>
        <w:rPr>
          <w:lang w:val="en-US"/>
        </w:rPr>
        <w:t xml:space="preserve">(server.R) untuk memasukkan petunjuk </w:t>
      </w:r>
      <w:r w:rsidRPr="00C95835">
        <w:rPr>
          <w:i/>
          <w:iCs/>
          <w:lang w:val="en-US"/>
        </w:rPr>
        <w:t>input</w:t>
      </w:r>
      <w:r>
        <w:rPr>
          <w:lang w:val="en-US"/>
        </w:rPr>
        <w:t xml:space="preserve"> pengguna, pengolahan data, dan </w:t>
      </w:r>
      <w:r>
        <w:rPr>
          <w:i/>
          <w:iCs/>
          <w:lang w:val="en-US"/>
        </w:rPr>
        <w:t>output</w:t>
      </w:r>
      <w:r>
        <w:rPr>
          <w:lang w:val="en-US"/>
        </w:rPr>
        <w:t xml:space="preserve"> dengan memanfaatkan bahasa R dan fungsi dari paket yang sudah terinstall</w:t>
      </w:r>
      <w:r>
        <w:rPr>
          <w:lang w:val="en-US"/>
        </w:rPr>
        <w:fldChar w:fldCharType="begin" w:fldLock="1"/>
      </w:r>
      <w:r>
        <w:rPr>
          <w:lang w:val="en-US"/>
        </w:rPr>
        <w:instrText>ADDIN CSL_CITATION {"citationItems":[{"id":"ITEM-1","itemData":{"abstract":"Shiny makes it incredibly easy to build interactive web applications with R. Automatic ``reactive'' binding between inputs and outputs and extensive pre-built widgets make it possible to build beautiful, responsive, and powerful applications with minimal effort.","author":[{"dropping-particle":"","family":"Chang","given":"Winston","non-dropping-particle":"","parse-names":false,"suffix":""},{"dropping-particle":"","family":"Cheng","given":"Joe","non-dropping-particle":"","parse-names":false,"suffix":""},{"dropping-particle":"","family":"Allaire","given":"JJ","non-dropping-particle":"","parse-names":false,"suffix":""},{"dropping-particle":"","family":"Xie","given":"Yihui","non-dropping-particle":"","parse-names":false,"suffix":""},{"dropping-particle":"","family":"McPherson","given":"Jonathan","non-dropping-particle":"","parse-names":false,"suffix":""}],"container-title":"Pacakge 'Shiny'","id":"ITEM-1","issued":{"date-parts":[["2015"]]},"page":"1-124","title":"Web Application Framework for R","type":"chapter"},"uris":["http://www.mendeley.com/documents/?uuid=5d297bdf-f561-490e-9699-8b237aafc417"]}],"mendeley":{"formattedCitation":"[18]","plainTextFormattedCitation":"[18]","previouslyFormattedCitation":"[18]"},"properties":{"noteIndex":0},"schema":"https://github.com/citation-style-language/schema/raw/master/csl-citation.json"}</w:instrText>
      </w:r>
      <w:r>
        <w:rPr>
          <w:lang w:val="en-US"/>
        </w:rPr>
        <w:fldChar w:fldCharType="separate"/>
      </w:r>
      <w:r w:rsidRPr="009E0C63">
        <w:rPr>
          <w:noProof/>
          <w:lang w:val="en-US"/>
        </w:rPr>
        <w:t>[18]</w:t>
      </w:r>
      <w:r>
        <w:rPr>
          <w:lang w:val="en-US"/>
        </w:rPr>
        <w:fldChar w:fldCharType="end"/>
      </w:r>
      <w:r>
        <w:rPr>
          <w:lang w:val="en-US"/>
        </w:rPr>
        <w:t>.</w:t>
      </w:r>
    </w:p>
    <w:p w14:paraId="5A48DB0F" w14:textId="13699D37" w:rsidR="00FF6EF2" w:rsidRPr="009331A7" w:rsidRDefault="00FF6EF2" w:rsidP="009D1207">
      <w:pPr>
        <w:pStyle w:val="ListParagraph"/>
        <w:spacing w:line="360" w:lineRule="auto"/>
        <w:ind w:left="426" w:firstLine="567"/>
        <w:jc w:val="both"/>
        <w:rPr>
          <w:lang w:val="en-US"/>
        </w:rPr>
      </w:pPr>
      <w:r>
        <w:rPr>
          <w:i/>
          <w:iCs/>
          <w:lang w:val="en-US"/>
        </w:rPr>
        <w:t xml:space="preserve">Shiny </w:t>
      </w:r>
      <w:r>
        <w:rPr>
          <w:lang w:val="en-US"/>
        </w:rPr>
        <w:t xml:space="preserve">adalah paket R </w:t>
      </w:r>
      <w:r w:rsidRPr="00FF6EF2">
        <w:rPr>
          <w:i/>
          <w:iCs/>
          <w:lang w:val="en-US"/>
        </w:rPr>
        <w:t>open-source</w:t>
      </w:r>
      <w:r>
        <w:rPr>
          <w:lang w:val="en-US"/>
        </w:rPr>
        <w:t xml:space="preserve"> yang menyediakan kerangka web yang elegan dan kuat untuk membangun aplikasi web menggunakan R. </w:t>
      </w:r>
      <w:r>
        <w:rPr>
          <w:i/>
          <w:iCs/>
          <w:lang w:val="en-US"/>
        </w:rPr>
        <w:t>Shiny</w:t>
      </w:r>
      <w:r>
        <w:rPr>
          <w:lang w:val="en-US"/>
        </w:rPr>
        <w:t xml:space="preserve"> dapat membantu mengubah analisis menjadi aplikasi web interaktif tanpa memerlukan pengetahuan HTML, CSS, atau </w:t>
      </w:r>
      <w:proofErr w:type="gramStart"/>
      <w:r>
        <w:rPr>
          <w:lang w:val="en-US"/>
        </w:rPr>
        <w:t>JavaScript</w:t>
      </w:r>
      <w:r w:rsidR="00F71AD1">
        <w:rPr>
          <w:lang w:val="en-US"/>
        </w:rPr>
        <w:t>[</w:t>
      </w:r>
      <w:proofErr w:type="gramEnd"/>
      <w:r w:rsidR="00F71AD1">
        <w:rPr>
          <w:lang w:val="en-US"/>
        </w:rPr>
        <w:t>web Shiny]</w:t>
      </w:r>
      <w:r>
        <w:rPr>
          <w:lang w:val="en-US"/>
        </w:rPr>
        <w:t>.</w:t>
      </w:r>
      <w:r w:rsidR="007371B2">
        <w:rPr>
          <w:lang w:val="en-US"/>
        </w:rPr>
        <w:t xml:space="preserve"> </w:t>
      </w:r>
      <w:r w:rsidR="009331A7">
        <w:rPr>
          <w:i/>
          <w:iCs/>
          <w:lang w:val="en-US"/>
        </w:rPr>
        <w:t>Shiny</w:t>
      </w:r>
      <w:r w:rsidR="009331A7">
        <w:rPr>
          <w:lang w:val="en-US"/>
        </w:rPr>
        <w:t xml:space="preserve"> pertama kali diumumkan untuk beta testingnya pada bulan Juli tahun 2012 pada acara konferensi JSM</w:t>
      </w:r>
      <w:r w:rsidR="00EA15C7">
        <w:rPr>
          <w:lang w:val="en-US"/>
        </w:rPr>
        <w:t>[r-bloggers]</w:t>
      </w:r>
      <w:r w:rsidR="009331A7">
        <w:rPr>
          <w:lang w:val="en-US"/>
        </w:rPr>
        <w:t>.</w:t>
      </w:r>
    </w:p>
    <w:p w14:paraId="432C6E18" w14:textId="77777777" w:rsidR="009D1207" w:rsidRPr="007B6F56" w:rsidRDefault="009D1207" w:rsidP="009D1207">
      <w:pPr>
        <w:pStyle w:val="Heading3"/>
        <w:numPr>
          <w:ilvl w:val="0"/>
          <w:numId w:val="20"/>
        </w:numPr>
        <w:spacing w:after="0"/>
        <w:ind w:left="993" w:hanging="633"/>
        <w:rPr>
          <w:b w:val="0"/>
          <w:bCs w:val="0"/>
        </w:rPr>
      </w:pPr>
      <w:bookmarkStart w:id="16" w:name="_Toc41639291"/>
      <w:r w:rsidRPr="007B6F56">
        <w:t>Shinydashboard</w:t>
      </w:r>
    </w:p>
    <w:p w14:paraId="1A887393" w14:textId="77777777" w:rsidR="009D1207" w:rsidRPr="00DD368C" w:rsidRDefault="009D1207" w:rsidP="009D1207">
      <w:pPr>
        <w:spacing w:line="360" w:lineRule="auto"/>
        <w:ind w:left="426" w:firstLine="567"/>
        <w:jc w:val="both"/>
        <w:rPr>
          <w:lang w:val="en-US"/>
        </w:rPr>
      </w:pPr>
      <w:r>
        <w:rPr>
          <w:lang w:val="en-US"/>
        </w:rPr>
        <w:t xml:space="preserve">Shinydashboard merupakan suatu </w:t>
      </w:r>
      <w:r>
        <w:rPr>
          <w:i/>
          <w:iCs/>
          <w:lang w:val="en-US"/>
        </w:rPr>
        <w:t>package</w:t>
      </w:r>
      <w:r>
        <w:rPr>
          <w:lang w:val="en-US"/>
        </w:rPr>
        <w:t xml:space="preserve"> yang disediakan oleh R yang membantu dalam memberi tampilan </w:t>
      </w:r>
      <w:r>
        <w:rPr>
          <w:i/>
          <w:iCs/>
          <w:lang w:val="en-US"/>
        </w:rPr>
        <w:t>dashboard</w:t>
      </w:r>
      <w:r>
        <w:rPr>
          <w:lang w:val="en-US"/>
        </w:rPr>
        <w:t xml:space="preserve"> pada R shiny, selain menambah nilai estetika dan juga menambah fleksibilitas dalam mengakses </w:t>
      </w:r>
      <w:r>
        <w:rPr>
          <w:lang w:val="en-US"/>
        </w:rPr>
        <w:lastRenderedPageBreak/>
        <w:t xml:space="preserve">fitur dalam aplikasi web, sehingga membantu </w:t>
      </w:r>
      <w:r>
        <w:rPr>
          <w:i/>
          <w:iCs/>
          <w:lang w:val="en-US"/>
        </w:rPr>
        <w:t>developer</w:t>
      </w:r>
      <w:r>
        <w:rPr>
          <w:lang w:val="en-US"/>
        </w:rPr>
        <w:t xml:space="preserve"> dalam mengembangkan aplikasi dengan </w:t>
      </w:r>
      <w:r>
        <w:rPr>
          <w:i/>
          <w:iCs/>
          <w:lang w:val="en-US"/>
        </w:rPr>
        <w:t>user experience</w:t>
      </w:r>
      <w:r>
        <w:rPr>
          <w:lang w:val="en-US"/>
        </w:rPr>
        <w:t xml:space="preserve"> yang lebih dibanding hanya dengan menggunakan </w:t>
      </w:r>
      <w:r>
        <w:rPr>
          <w:i/>
          <w:iCs/>
          <w:lang w:val="en-US"/>
        </w:rPr>
        <w:t>package</w:t>
      </w:r>
      <w:r>
        <w:rPr>
          <w:lang w:val="en-US"/>
        </w:rPr>
        <w:t xml:space="preserve"> R shiny sendiri</w:t>
      </w:r>
      <w:r>
        <w:rPr>
          <w:lang w:val="en-US"/>
        </w:rPr>
        <w:fldChar w:fldCharType="begin" w:fldLock="1"/>
      </w:r>
      <w:r>
        <w:rPr>
          <w:lang w:val="en-US"/>
        </w:rPr>
        <w:instrText>ADDIN CSL_CITATION {"citationItems":[{"id":"ITEM-1","itemData":{"author":[{"dropping-particle":"","family":"Walker","given":"Lyndon","non-dropping-particle":"","parse-names":false,"suffix":""}],"id":"ITEM-1","issued":{"date-parts":[["2015"]]},"page":"1-3","title":"Introduction to web applications with Shiny (STA80006 Using R for Statistical Analysis)","type":"speech"},"uris":["http://www.mendeley.com/documents/?uuid=630734e5-edf1-4f80-80f5-29b6c20e1fcd"]}],"mendeley":{"formattedCitation":"[19]","plainTextFormattedCitation":"[19]","previouslyFormattedCitation":"[19]"},"properties":{"noteIndex":0},"schema":"https://github.com/citation-style-language/schema/raw/master/csl-citation.json"}</w:instrText>
      </w:r>
      <w:r>
        <w:rPr>
          <w:lang w:val="en-US"/>
        </w:rPr>
        <w:fldChar w:fldCharType="separate"/>
      </w:r>
      <w:r w:rsidRPr="00FF78F2">
        <w:rPr>
          <w:noProof/>
          <w:lang w:val="en-US"/>
        </w:rPr>
        <w:t>[19]</w:t>
      </w:r>
      <w:r>
        <w:rPr>
          <w:lang w:val="en-US"/>
        </w:rPr>
        <w:fldChar w:fldCharType="end"/>
      </w:r>
      <w:r>
        <w:rPr>
          <w:lang w:val="en-US"/>
        </w:rPr>
        <w:t>.</w:t>
      </w:r>
    </w:p>
    <w:p w14:paraId="746698D0" w14:textId="6B5D6CB6" w:rsidR="00794E3C" w:rsidRDefault="00794E3C" w:rsidP="009D1207">
      <w:pPr>
        <w:pStyle w:val="Heading3"/>
        <w:numPr>
          <w:ilvl w:val="0"/>
          <w:numId w:val="20"/>
        </w:numPr>
        <w:spacing w:after="0"/>
        <w:ind w:left="993" w:hanging="633"/>
      </w:pPr>
      <w:r>
        <w:t>Foreach</w:t>
      </w:r>
    </w:p>
    <w:p w14:paraId="7A2072A8" w14:textId="4CB3F25D" w:rsidR="00794E3C" w:rsidRPr="00794E3C" w:rsidRDefault="00794E3C" w:rsidP="00794E3C">
      <w:pPr>
        <w:pStyle w:val="ListParagraph"/>
        <w:spacing w:line="360" w:lineRule="auto"/>
        <w:ind w:left="426" w:firstLine="567"/>
        <w:jc w:val="both"/>
        <w:rPr>
          <w:lang w:val="en-US"/>
        </w:rPr>
      </w:pPr>
      <w:r>
        <w:rPr>
          <w:lang w:val="en-US"/>
        </w:rPr>
        <w:t xml:space="preserve">Paket </w:t>
      </w:r>
      <w:r>
        <w:rPr>
          <w:i/>
          <w:iCs/>
          <w:lang w:val="en-US"/>
        </w:rPr>
        <w:t>foreach</w:t>
      </w:r>
      <w:r>
        <w:rPr>
          <w:lang w:val="en-US"/>
        </w:rPr>
        <w:t xml:space="preserve"> menyediakan pembuatan </w:t>
      </w:r>
      <w:r>
        <w:rPr>
          <w:i/>
          <w:iCs/>
          <w:lang w:val="en-US"/>
        </w:rPr>
        <w:t xml:space="preserve">looping </w:t>
      </w:r>
      <w:r>
        <w:rPr>
          <w:lang w:val="en-US"/>
        </w:rPr>
        <w:t xml:space="preserve">baru untuk mengeksekusi kode R berulang kali. Salah satu alasan menggunakan paket </w:t>
      </w:r>
      <w:r>
        <w:rPr>
          <w:i/>
          <w:iCs/>
          <w:lang w:val="en-US"/>
        </w:rPr>
        <w:t>foreach</w:t>
      </w:r>
      <w:r>
        <w:rPr>
          <w:lang w:val="en-US"/>
        </w:rPr>
        <w:t xml:space="preserve"> adalah bahwa paket ini mendukung eksekusi paralel, yaitu, dapat mengeksekusi operasi yang diulang pada beberapa prosesor yang terdapat pada komputer, sehingga jika menjalankan operasi secara ratusan kali dapat dieksekusi secara paralel pada prosesor komputer tersebut</w:t>
      </w:r>
      <w:r>
        <w:rPr>
          <w:lang w:val="en-US"/>
        </w:rPr>
        <w:fldChar w:fldCharType="begin" w:fldLock="1"/>
      </w:r>
      <w:r>
        <w:rPr>
          <w:lang w:val="en-US"/>
        </w:rPr>
        <w:instrText>ADDIN CSL_CITATION {"citationItems":[{"id":"ITEM-1","itemData":{"abstract":"ne of R’s most useful features is its interactive interpreter. This makes it very easy to learn andexperiment with R. It allows you to use R like a calculator to perform arithmetic operations, displaydata sets, generate plots, and create models.Before too long, new R users will find a need to perform some operation repeatedly. Perhapsthey want to run a simulation repeatedly in order to find the distribution of the results. Perhapsthey need to execute a function with a variety a different arguments passed to it. Or maybe theyneed to create a model for many different data sets.Repeated executions can be done manually, but it becomes quite tedious to execute repeatedoperations, even with the use of command line editing. Fortunately, R is much more than aninteractive calculator. It has its own built-in language that is intended to automate tedious tasks,such as repeatedly executing R calculations.R comes with various looping constructs that solve this problem. Theforloop is one of themore common looping constructs, but therepeatandwhilestatements are also quite useful. Inaddition, there is the family of “apply” functions, which includesapply,lapply,sapply,eapply,mapply,rapply, and others.Theforeachpackage provides a new looping construct for executing R code repeatedly. Withthe bewildering variety of existing looping constructs, you may doubt that there is a need for yetanother construct. The main reason for using theforeachpackage is that it supportsparallelexecution, that is, it can execute those repeated operations on multiple processors/cores on yourcomputer, or on multiple nodes of a cluster. If each operation takes over a minute, and you want toexecute it hundreds of times, the overall runtime can take hours. But usingforeach, that operationcan be executed in parallel on hundreds of processors on a cluster, reducing the execution time backdown to minutes.But parallel execution is not the only reason for using theforeachpackage. There are other reasons that you might choose to use it to execute quick executing operations, as we will see laterin the document.","author":[{"dropping-particle":"","family":"Weston","given":"Steve","non-dropping-particle":"","parse-names":false,"suffix":""}],"id":"ITEM-1","issued":{"date-parts":[["2009"]]},"page":"1-13","title":"Using The foreach Package","type":"entry-encyclopedia"},"uris":["http://www.mendeley.com/documents/?uuid=f7782e5f-1f6a-4b9c-a459-ce023080de5f"]}],"mendeley":{"formattedCitation":"[20]","plainTextFormattedCitation":"[20]","previouslyFormattedCitation":"[20]"},"properties":{"noteIndex":0},"schema":"https://github.com/citation-style-language/schema/raw/master/csl-citation.json"}</w:instrText>
      </w:r>
      <w:r>
        <w:rPr>
          <w:lang w:val="en-US"/>
        </w:rPr>
        <w:fldChar w:fldCharType="separate"/>
      </w:r>
      <w:r w:rsidRPr="00515916">
        <w:rPr>
          <w:noProof/>
          <w:lang w:val="en-US"/>
        </w:rPr>
        <w:t>[20]</w:t>
      </w:r>
      <w:r>
        <w:rPr>
          <w:lang w:val="en-US"/>
        </w:rPr>
        <w:fldChar w:fldCharType="end"/>
      </w:r>
      <w:r>
        <w:rPr>
          <w:lang w:val="en-US"/>
        </w:rPr>
        <w:t>.</w:t>
      </w:r>
    </w:p>
    <w:bookmarkEnd w:id="16"/>
    <w:p w14:paraId="69771588" w14:textId="7FE87686" w:rsidR="00794E3C" w:rsidRDefault="00794E3C" w:rsidP="00794E3C">
      <w:pPr>
        <w:pStyle w:val="Heading3"/>
        <w:numPr>
          <w:ilvl w:val="0"/>
          <w:numId w:val="20"/>
        </w:numPr>
        <w:spacing w:after="0"/>
        <w:ind w:left="993" w:hanging="633"/>
      </w:pPr>
      <w:r>
        <w:t>DT (Data Table)</w:t>
      </w:r>
    </w:p>
    <w:p w14:paraId="14180145" w14:textId="1BA772EB" w:rsidR="00663358" w:rsidRPr="00663358" w:rsidRDefault="00663358" w:rsidP="00663358">
      <w:pPr>
        <w:spacing w:line="360" w:lineRule="auto"/>
        <w:ind w:left="426" w:firstLine="567"/>
        <w:jc w:val="both"/>
        <w:rPr>
          <w:lang w:val="en-US"/>
        </w:rPr>
      </w:pPr>
      <w:r>
        <w:rPr>
          <w:lang w:val="en-US"/>
        </w:rPr>
        <w:t xml:space="preserve">Data table ini menawarkan efisiensi memori dan lebih cepat dari data frame. </w:t>
      </w:r>
      <w:r w:rsidR="00366060">
        <w:rPr>
          <w:lang w:val="en-US"/>
        </w:rPr>
        <w:t xml:space="preserve">Mereka menyediakan format standar untuk meneruskan data ke fungsi pemodelan dan penyusunan model, dan standar ini memudahkan pengguna berpengalaman untuk mempelajari fungsi </w:t>
      </w:r>
      <w:proofErr w:type="gramStart"/>
      <w:r w:rsidR="00366060">
        <w:rPr>
          <w:lang w:val="en-US"/>
        </w:rPr>
        <w:t>baru</w:t>
      </w:r>
      <w:r w:rsidR="00BC51B8">
        <w:rPr>
          <w:lang w:val="en-US"/>
        </w:rPr>
        <w:t>[</w:t>
      </w:r>
      <w:proofErr w:type="gramEnd"/>
      <w:r w:rsidR="00BC51B8">
        <w:rPr>
          <w:lang w:val="en-US"/>
        </w:rPr>
        <w:t>dapus 2].</w:t>
      </w:r>
    </w:p>
    <w:p w14:paraId="4524E051" w14:textId="26A12230" w:rsidR="004A2AC9" w:rsidRDefault="00794E3C" w:rsidP="004A2AC9">
      <w:pPr>
        <w:pStyle w:val="Heading3"/>
        <w:numPr>
          <w:ilvl w:val="0"/>
          <w:numId w:val="20"/>
        </w:numPr>
        <w:spacing w:after="0"/>
        <w:ind w:left="993" w:hanging="633"/>
      </w:pPr>
      <w:r>
        <w:t>Ggplot2</w:t>
      </w:r>
    </w:p>
    <w:p w14:paraId="0EA961D5" w14:textId="6CFB4DE7" w:rsidR="004A2AC9" w:rsidRPr="004A2AC9" w:rsidRDefault="004A2AC9" w:rsidP="004A2AC9">
      <w:pPr>
        <w:spacing w:line="360" w:lineRule="auto"/>
        <w:ind w:left="426" w:firstLine="567"/>
        <w:jc w:val="both"/>
        <w:rPr>
          <w:lang w:val="en-US"/>
        </w:rPr>
      </w:pPr>
      <w:r>
        <w:rPr>
          <w:lang w:val="en-US"/>
        </w:rPr>
        <w:t xml:space="preserve">Ggplot2 adalah paket visualisasi data untuk bahasa pemrograman statistik R. ggplot2 merupakan implementasi </w:t>
      </w:r>
      <w:r w:rsidRPr="004A2AC9">
        <w:rPr>
          <w:i/>
          <w:iCs/>
          <w:lang w:val="en-US"/>
        </w:rPr>
        <w:t>Grammar of Graphics Leland Wilkinson</w:t>
      </w:r>
      <w:r>
        <w:rPr>
          <w:lang w:val="en-US"/>
        </w:rPr>
        <w:t xml:space="preserve"> – skema umum untuk visualisasi data yang memecah grafik menjadi komponen semantik seperti skala dan </w:t>
      </w:r>
      <w:proofErr w:type="gramStart"/>
      <w:r>
        <w:rPr>
          <w:lang w:val="en-US"/>
        </w:rPr>
        <w:t>lapisan .</w:t>
      </w:r>
      <w:proofErr w:type="gramEnd"/>
      <w:r>
        <w:rPr>
          <w:lang w:val="en-US"/>
        </w:rPr>
        <w:t xml:space="preserve"> ggplot2 dapat berfungsi sebagai pengganti grafis dasar dalam R dan berisi sejumlah </w:t>
      </w:r>
      <w:r>
        <w:rPr>
          <w:i/>
          <w:iCs/>
          <w:lang w:val="en-US"/>
        </w:rPr>
        <w:t>default</w:t>
      </w:r>
      <w:r>
        <w:rPr>
          <w:lang w:val="en-US"/>
        </w:rPr>
        <w:t xml:space="preserve"> untuk web dan tampilan cetak skala </w:t>
      </w:r>
      <w:proofErr w:type="gramStart"/>
      <w:r>
        <w:rPr>
          <w:lang w:val="en-US"/>
        </w:rPr>
        <w:t>umum</w:t>
      </w:r>
      <w:r w:rsidR="00663358">
        <w:rPr>
          <w:lang w:val="en-US"/>
        </w:rPr>
        <w:t>[</w:t>
      </w:r>
      <w:proofErr w:type="gramEnd"/>
      <w:r w:rsidR="00663358">
        <w:rPr>
          <w:lang w:val="en-US"/>
        </w:rPr>
        <w:t>dapus 1]</w:t>
      </w:r>
      <w:r>
        <w:rPr>
          <w:lang w:val="en-US"/>
        </w:rPr>
        <w:t>.</w:t>
      </w:r>
    </w:p>
    <w:p w14:paraId="79152899" w14:textId="6EFCBE03" w:rsidR="00794E3C" w:rsidRDefault="002E716C" w:rsidP="00794E3C">
      <w:pPr>
        <w:pStyle w:val="Heading3"/>
        <w:numPr>
          <w:ilvl w:val="0"/>
          <w:numId w:val="20"/>
        </w:numPr>
        <w:spacing w:after="0"/>
        <w:ind w:left="993" w:hanging="633"/>
      </w:pPr>
      <w:r>
        <w:t>lm (Linear Models)</w:t>
      </w:r>
    </w:p>
    <w:p w14:paraId="7112698E" w14:textId="338643E8" w:rsidR="002E716C" w:rsidRPr="002E716C" w:rsidRDefault="008D7F2C" w:rsidP="008D7F2C">
      <w:pPr>
        <w:spacing w:line="360" w:lineRule="auto"/>
        <w:ind w:left="426" w:firstLine="567"/>
        <w:jc w:val="both"/>
        <w:rPr>
          <w:lang w:val="en-US"/>
        </w:rPr>
      </w:pPr>
      <w:r>
        <w:rPr>
          <w:lang w:val="en-US"/>
        </w:rPr>
        <w:t xml:space="preserve">lm digunakan untuk menyesuaikan model linier. Ini dapat digunakan untuk melakukan regresi, analisis varian tunggal strata dan analisis kovarians (meskipun aov dapat menyediakan antarmuka yang lebih nyaman untuk </w:t>
      </w:r>
      <w:proofErr w:type="gramStart"/>
      <w:r>
        <w:rPr>
          <w:lang w:val="en-US"/>
        </w:rPr>
        <w:t>ini)[</w:t>
      </w:r>
      <w:proofErr w:type="gramEnd"/>
      <w:r>
        <w:rPr>
          <w:lang w:val="en-US"/>
        </w:rPr>
        <w:t>dari rstudio].</w:t>
      </w:r>
    </w:p>
    <w:p w14:paraId="58EE1AB9" w14:textId="2F9129C9" w:rsidR="00794E3C" w:rsidRDefault="002E716C" w:rsidP="00794E3C">
      <w:pPr>
        <w:pStyle w:val="Heading3"/>
        <w:numPr>
          <w:ilvl w:val="0"/>
          <w:numId w:val="20"/>
        </w:numPr>
        <w:spacing w:after="0"/>
        <w:ind w:left="993" w:hanging="633"/>
      </w:pPr>
      <w:r>
        <w:t>Plotly</w:t>
      </w:r>
    </w:p>
    <w:p w14:paraId="4507863A" w14:textId="77777777" w:rsidR="00794E3C" w:rsidRPr="00794E3C" w:rsidRDefault="00794E3C" w:rsidP="008D7F2C">
      <w:pPr>
        <w:spacing w:line="360" w:lineRule="auto"/>
        <w:ind w:left="993"/>
        <w:jc w:val="both"/>
        <w:rPr>
          <w:lang w:val="en-US"/>
        </w:rPr>
      </w:pPr>
    </w:p>
    <w:p w14:paraId="33360C33" w14:textId="77777777" w:rsidR="009D1207" w:rsidRDefault="009D1207" w:rsidP="009D1207">
      <w:pPr>
        <w:pStyle w:val="ListParagraph"/>
        <w:spacing w:line="360" w:lineRule="auto"/>
        <w:ind w:left="426" w:firstLine="567"/>
        <w:jc w:val="both"/>
        <w:rPr>
          <w:lang w:val="en-US"/>
        </w:rPr>
      </w:pPr>
    </w:p>
    <w:p w14:paraId="3B7EDFB0" w14:textId="77777777" w:rsidR="009D1207" w:rsidRPr="006547CA" w:rsidRDefault="009D1207" w:rsidP="009D1207">
      <w:pPr>
        <w:pStyle w:val="ListParagraph"/>
        <w:spacing w:line="360" w:lineRule="auto"/>
        <w:ind w:left="426" w:firstLine="567"/>
        <w:jc w:val="both"/>
        <w:rPr>
          <w:lang w:val="en-US"/>
        </w:rPr>
      </w:pPr>
    </w:p>
    <w:p w14:paraId="0D583F07" w14:textId="77777777" w:rsidR="009D1207" w:rsidRDefault="009D1207" w:rsidP="009D1207">
      <w:pPr>
        <w:pStyle w:val="Heading2"/>
        <w:numPr>
          <w:ilvl w:val="0"/>
          <w:numId w:val="21"/>
        </w:numPr>
        <w:spacing w:after="0"/>
        <w:ind w:left="851" w:hanging="491"/>
      </w:pPr>
      <w:bookmarkStart w:id="17" w:name="_Toc41639292"/>
      <w:r>
        <w:t>Studi Literatur</w:t>
      </w:r>
      <w:bookmarkEnd w:id="17"/>
    </w:p>
    <w:p w14:paraId="0D76AC17" w14:textId="77777777" w:rsidR="009D1207" w:rsidRDefault="009D1207" w:rsidP="009D1207">
      <w:pPr>
        <w:pStyle w:val="ListParagraph"/>
        <w:spacing w:line="360" w:lineRule="auto"/>
        <w:ind w:left="426" w:firstLine="425"/>
        <w:jc w:val="both"/>
        <w:rPr>
          <w:lang w:val="en-US"/>
        </w:rPr>
      </w:pPr>
      <w:r>
        <w:rPr>
          <w:lang w:val="en-US"/>
        </w:rPr>
        <w:t>Penelitian sebelumnya berguna bagi penulis untuk dapat menjadi pedoman serta pegangan penelitian yang akan penulis lakukan, sehingga dengan adanya penelitian sebelumnya dapat membantu dan memudahkan penulis dalam melakukan penelitian sesuai dengan tema. Beberapa penelitian terdahulu dengan topik yang sama serta menggunakan metode yang sama dengan penelitian penulis, diantaranya sebagai berikut.</w:t>
      </w:r>
    </w:p>
    <w:p w14:paraId="1CB498D8" w14:textId="77777777" w:rsidR="009D1207" w:rsidRDefault="009D1207" w:rsidP="009D1207">
      <w:pPr>
        <w:pStyle w:val="ListParagraph"/>
        <w:numPr>
          <w:ilvl w:val="0"/>
          <w:numId w:val="12"/>
        </w:numPr>
        <w:spacing w:line="360" w:lineRule="auto"/>
        <w:ind w:left="851"/>
        <w:jc w:val="both"/>
        <w:rPr>
          <w:lang w:val="en-US"/>
        </w:rPr>
      </w:pPr>
      <w:r>
        <w:rPr>
          <w:i/>
          <w:iCs/>
          <w:lang w:val="en-US"/>
        </w:rPr>
        <w:t>Efficient Genetic Algorithm for Feature Selection for Early Time Series Classification</w:t>
      </w:r>
      <w:r>
        <w:rPr>
          <w:lang w:val="en-US"/>
        </w:rPr>
        <w:t>.</w:t>
      </w:r>
    </w:p>
    <w:p w14:paraId="57584992" w14:textId="77777777" w:rsidR="009D1207" w:rsidRDefault="009D1207" w:rsidP="009D1207">
      <w:pPr>
        <w:pStyle w:val="ListParagraph"/>
        <w:spacing w:line="360" w:lineRule="auto"/>
        <w:ind w:left="567" w:firstLine="284"/>
        <w:jc w:val="both"/>
        <w:rPr>
          <w:lang w:val="en-US"/>
        </w:rPr>
      </w:pPr>
      <w:r>
        <w:rPr>
          <w:lang w:val="en-US"/>
        </w:rPr>
        <w:t>Penelitian ini bertujuan untuk memaksimalkan kinerja klasifikasi dan meminimalkan waktu mulai dan waktu eksekusi klasifikasi. Penelitian ini menetapkan model matematis multi-objektif untuk pemilihan fitur mengingat kerja, waktu eksekusi, dan waktu mulai klasifikasi. Eksekusi dan waktu mulai klasifikasi diukur dengan cara vektor fitur yang dipilih.</w:t>
      </w:r>
    </w:p>
    <w:p w14:paraId="710B3B3B" w14:textId="77777777" w:rsidR="009D1207" w:rsidRPr="006F721E" w:rsidRDefault="009D1207" w:rsidP="009D1207">
      <w:pPr>
        <w:pStyle w:val="ListParagraph"/>
        <w:spacing w:line="360" w:lineRule="auto"/>
        <w:ind w:left="567" w:firstLine="284"/>
        <w:jc w:val="both"/>
        <w:rPr>
          <w:lang w:val="en-US"/>
        </w:rPr>
      </w:pPr>
      <w:r>
        <w:rPr>
          <w:lang w:val="en-US"/>
        </w:rPr>
        <w:t>Untuk mengembangkan algoritma genetika efisien untuk memecahkan model yang mapan. Algoritma genetika dipilih karena cara untuk menangani probabilitas cocok untuk masalah tersebut. Artinya, probabilitas untuk memilih fitur tertentu selama proses algoritma harus disesuaikan dengan indeks fitur kandidat, yang relatif lebih mudah di algoritma genetika daripada metode heuristik lainnya</w:t>
      </w:r>
      <w:r>
        <w:rPr>
          <w:lang w:val="en-US"/>
        </w:rPr>
        <w:fldChar w:fldCharType="begin" w:fldLock="1"/>
      </w:r>
      <w:r>
        <w:rPr>
          <w:lang w:val="en-US"/>
        </w:rPr>
        <w:instrText>ADDIN CSL_CITATION {"citationItems":[{"id":"ITEM-1","itemData":{"DOI":"10.1016/j.cie.2020.106345","ISSN":"03608352","abstract":"This paper addresses a multi-objective feature selection problem for early time series classification. Previous research has focused on how many features to consider for a classifier, but has not considered the starting time of classification, which is also important for early classification. Motivated by this, we developed a mathematical model for which the objectives are to maximize classification performance and minimize the starting time and execution time of classification. We designed an efficient genetic algorithm to generate solutions with high probability. In experiment, we compared the proposed algorithm and general genetic algorithm under various experimental settings. From the experiment, we verified that the proposed algorithm can find a better feature set in terms of classification performance, starting time and execution time of classification than feature set found by general genetic algorithm.","author":[{"dropping-particle":"","family":"Ahn","given":"Gilseung","non-dropping-particle":"","parse-names":false,"suffix":""},{"dropping-particle":"","family":"Hur","given":"Sun","non-dropping-particle":"","parse-names":false,"suffix":""}],"container-title":"Computers and Industrial Engineering","id":"ITEM-1","issued":{"date-parts":[["2020"]]},"page":"106345","publisher":"Elsevier Ltd","title":"Efficient genetic algorithm for feature selection for early time series classification","type":"article-journal","volume":"142"},"uris":["http://www.mendeley.com/documents/?uuid=3f5df0b1-5f35-4ac5-9ab4-4de6a7998a04"]}],"mendeley":{"formattedCitation":"[21]","plainTextFormattedCitation":"[21]","previouslyFormattedCitation":"[21]"},"properties":{"noteIndex":0},"schema":"https://github.com/citation-style-language/schema/raw/master/csl-citation.json"}</w:instrText>
      </w:r>
      <w:r>
        <w:rPr>
          <w:lang w:val="en-US"/>
        </w:rPr>
        <w:fldChar w:fldCharType="separate"/>
      </w:r>
      <w:r w:rsidRPr="00963810">
        <w:rPr>
          <w:noProof/>
          <w:lang w:val="en-US"/>
        </w:rPr>
        <w:t>[21]</w:t>
      </w:r>
      <w:r>
        <w:rPr>
          <w:lang w:val="en-US"/>
        </w:rPr>
        <w:fldChar w:fldCharType="end"/>
      </w:r>
      <w:r>
        <w:rPr>
          <w:lang w:val="en-US"/>
        </w:rPr>
        <w:t xml:space="preserve">. </w:t>
      </w:r>
    </w:p>
    <w:p w14:paraId="56EC346D" w14:textId="77777777" w:rsidR="009D1207" w:rsidRDefault="009D1207" w:rsidP="009D1207">
      <w:pPr>
        <w:pStyle w:val="ListParagraph"/>
        <w:numPr>
          <w:ilvl w:val="0"/>
          <w:numId w:val="12"/>
        </w:numPr>
        <w:spacing w:line="360" w:lineRule="auto"/>
        <w:ind w:left="851"/>
        <w:jc w:val="both"/>
        <w:rPr>
          <w:lang w:val="en-US"/>
        </w:rPr>
      </w:pPr>
      <w:r>
        <w:rPr>
          <w:i/>
          <w:iCs/>
          <w:lang w:val="en-US"/>
        </w:rPr>
        <w:t xml:space="preserve">Evolving RBF Neural Networks </w:t>
      </w:r>
      <w:proofErr w:type="gramStart"/>
      <w:r>
        <w:rPr>
          <w:i/>
          <w:iCs/>
          <w:lang w:val="en-US"/>
        </w:rPr>
        <w:t>For</w:t>
      </w:r>
      <w:proofErr w:type="gramEnd"/>
      <w:r>
        <w:rPr>
          <w:i/>
          <w:iCs/>
          <w:lang w:val="en-US"/>
        </w:rPr>
        <w:t xml:space="preserve"> Rainfall Prediction Using Hybrid Particle Swarm Optimization and Genetic Algorithm</w:t>
      </w:r>
    </w:p>
    <w:p w14:paraId="3EA42C50" w14:textId="77777777" w:rsidR="009D1207" w:rsidRDefault="009D1207" w:rsidP="009D1207">
      <w:pPr>
        <w:pStyle w:val="ListParagraph"/>
        <w:spacing w:line="360" w:lineRule="auto"/>
        <w:ind w:left="567" w:firstLine="284"/>
        <w:jc w:val="both"/>
        <w:rPr>
          <w:lang w:val="en-US"/>
        </w:rPr>
      </w:pPr>
      <w:r>
        <w:rPr>
          <w:lang w:val="en-US"/>
        </w:rPr>
        <w:t xml:space="preserve">Penelitan ini bertujuan untuk menentukan parameter radial fungsi jaringan saraf (jumlah </w:t>
      </w:r>
      <w:r>
        <w:rPr>
          <w:i/>
          <w:iCs/>
          <w:lang w:val="en-US"/>
        </w:rPr>
        <w:t>neuron</w:t>
      </w:r>
      <w:r>
        <w:rPr>
          <w:lang w:val="en-US"/>
        </w:rPr>
        <w:t xml:space="preserve">, masing-masing pusat dan radii) secara otomatis. Prediksi curah hujan yang akurat dan tepat waktu sangat penting untuk perencanaan dan pengelolaan sumber daya air, khususnya untuk sistem peringatan banjir, karena dapat memberikan informasi yang efektif untuk membantu mencegah korban dan kerusakan yang disebabkan oleh bencana alam. Prediksi curah hujan sangat sulit untuk model sejak kompleksitas dari proses atomosfer melibatkan pola nonlinier yang agak kompleks, misalnya </w:t>
      </w:r>
      <w:r>
        <w:rPr>
          <w:lang w:val="en-US"/>
        </w:rPr>
        <w:lastRenderedPageBreak/>
        <w:t>tekanan, suhu, kecepatan angin dan arahnya, karakteristik meteorologi dari area curah hujan dan sebagainya</w:t>
      </w:r>
      <w:r>
        <w:rPr>
          <w:lang w:val="en-US"/>
        </w:rPr>
        <w:fldChar w:fldCharType="begin" w:fldLock="1"/>
      </w:r>
      <w:r>
        <w:rPr>
          <w:lang w:val="en-US"/>
        </w:rPr>
        <w:instrText>ADDIN CSL_CITATION {"citationItems":[{"id":"ITEM-1","itemData":{"DOI":"10.1016/j.neucom.2012.10.043","ISSN":"18728286","abstract":"In this paper, an effective hybrid optimization strategy by incorporating the adaptive optimization of particle swarm optimization (PSO) into genetic algorithm (GA), namely HPSOGA, is used for determining the parameters of radial basis function neural networks (number of neurons, their respective centers and radii) automatically. While this task depends upon operator's experience with trial and error due to lack of prior knowledge, or based on gradient algorithms which are highly dependent on initial values. In this paper, hybrid evolutionary algorithms are used to automatically build a radial basis function neural networks (RBF-NN) that solves a specified problem, related to rainfall forecasting in this case. In HPSOGA, individuals in a new generation are created through three approaches to improve the global optimization performance, which are elitist strategy, PSO strategy and GA strategy. The upper-half of the best-performing individuals in a population are regarded as elites, whereas the half of the worst-performing individuals are regarded as a swarm. The group constituted by the elites are enhanced by selection, crossover and mutation operation on these enhanced elites. HPSOGA is applied to RBF-NN design for rainfall prediction. The performance of HPSOGA is compared to pure GA in these basis function neural networks design problems, showing that the hybrid strategy is of more effective global exploration ability and to avoid premature convergence. Our findings reveal that the hybrid optimization strategy proposed here may be used as a promising alternative forecasting tool for higher forecasting accuracy and better generalization ability.","author":[{"dropping-particle":"","family":"Wu","given":"Jiansheng","non-dropping-particle":"","parse-names":false,"suffix":""},{"dropping-particle":"","family":"Long","given":"Jin","non-dropping-particle":"","parse-names":false,"suffix":""},{"dropping-particle":"","family":"Liu","given":"Mingzhe","non-dropping-particle":"","parse-names":false,"suffix":""}],"container-title":"Neurocomputing","id":"ITEM-1","issued":{"date-parts":[["2015"]]},"page":"136-142","publisher":"Elsevier","title":"Evolving RBF neural networks for rainfall prediction using hybrid particle swarm optimization and genetic algorithm","type":"article-journal","volume":"148"},"uris":["http://www.mendeley.com/documents/?uuid=7943ea83-185d-46f8-9106-b372d4bf9d7e"]}],"mendeley":{"formattedCitation":"[22]","plainTextFormattedCitation":"[22]","previouslyFormattedCitation":"[22]"},"properties":{"noteIndex":0},"schema":"https://github.com/citation-style-language/schema/raw/master/csl-citation.json"}</w:instrText>
      </w:r>
      <w:r>
        <w:rPr>
          <w:lang w:val="en-US"/>
        </w:rPr>
        <w:fldChar w:fldCharType="separate"/>
      </w:r>
      <w:r w:rsidRPr="009B28E2">
        <w:rPr>
          <w:noProof/>
          <w:lang w:val="en-US"/>
        </w:rPr>
        <w:t>[22]</w:t>
      </w:r>
      <w:r>
        <w:rPr>
          <w:lang w:val="en-US"/>
        </w:rPr>
        <w:fldChar w:fldCharType="end"/>
      </w:r>
      <w:r>
        <w:rPr>
          <w:lang w:val="en-US"/>
        </w:rPr>
        <w:t>.</w:t>
      </w:r>
    </w:p>
    <w:p w14:paraId="3B44D66C" w14:textId="77777777" w:rsidR="009D1207" w:rsidRPr="00BF0DF3" w:rsidRDefault="009D1207" w:rsidP="009D1207">
      <w:pPr>
        <w:pStyle w:val="ListParagraph"/>
        <w:numPr>
          <w:ilvl w:val="0"/>
          <w:numId w:val="12"/>
        </w:numPr>
        <w:spacing w:line="360" w:lineRule="auto"/>
        <w:ind w:left="851"/>
        <w:jc w:val="both"/>
        <w:rPr>
          <w:lang w:val="en-US"/>
        </w:rPr>
      </w:pPr>
      <w:r w:rsidRPr="00BF0DF3">
        <w:rPr>
          <w:i/>
          <w:iCs/>
          <w:lang w:val="en-US"/>
        </w:rPr>
        <w:t>Assigning dispatching rules using a genetic algorithm to solve a hybrid flow shop scheduling problem.</w:t>
      </w:r>
    </w:p>
    <w:p w14:paraId="5AE2D383"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unjukkan bagaimana menetapkan aturan pengiriman standar yang berbeda untuk jumlah yang telah ditetapkan pada setiap titik waktu dengan menggunakan algoritma genetika.  Sebuah penjadwalan yang baik, penting bagi perusahaan manufaktur di Indonesia </w:t>
      </w:r>
      <w:proofErr w:type="gramStart"/>
      <w:r>
        <w:rPr>
          <w:lang w:val="en-US"/>
        </w:rPr>
        <w:t>karena  untuk</w:t>
      </w:r>
      <w:proofErr w:type="gramEnd"/>
      <w:r>
        <w:rPr>
          <w:lang w:val="en-US"/>
        </w:rPr>
        <w:t xml:space="preserve"> memenuhi tanggal pengiriman pelanggan dan mencapai pemanfaatan sumber daya produksi yang baik.</w:t>
      </w:r>
    </w:p>
    <w:p w14:paraId="4AD9201B" w14:textId="77777777" w:rsidR="009D1207" w:rsidRPr="00BF0DF3" w:rsidRDefault="009D1207" w:rsidP="009D1207">
      <w:pPr>
        <w:pStyle w:val="ListParagraph"/>
        <w:spacing w:line="360" w:lineRule="auto"/>
        <w:ind w:left="567" w:firstLine="284"/>
        <w:jc w:val="both"/>
        <w:rPr>
          <w:lang w:val="en-US"/>
        </w:rPr>
      </w:pPr>
      <w:r>
        <w:rPr>
          <w:lang w:val="en-US"/>
        </w:rPr>
        <w:t>Untuk menemukan solusi yang optimal, peneliti mengusulkan menggunakan algoritma genetika untuk menetapkan aturan pengiriman standar yang berbeda untuk jumlah yang ditetapkan pada setiap titik waktu. Algoritma genetika tidak hanya dapat menentukan urutan aturan pengiriman yang diterapkan di toko, tetapi juga jangka periode dimana aturan pengiriman dipilih untuk selanjutnya diterapkan</w:t>
      </w:r>
      <w:r>
        <w:rPr>
          <w:lang w:val="en-US"/>
        </w:rPr>
        <w:fldChar w:fldCharType="begin" w:fldLock="1"/>
      </w:r>
      <w:r>
        <w:rPr>
          <w:lang w:val="en-US"/>
        </w:rPr>
        <w:instrText>ADDIN CSL_CITATION {"citationItems":[{"id":"ITEM-1","itemData":{"DOI":"10.1016/j.promfg.2020.02.051","ISSN":"23519789","abstract":"The paper shows how assigning different predefined dispatching rules for a predefined number of times at any points in time using a genetic algorithm can solve a hybrid flow shop scheduling problem with sequence-dependent setup times, using the example of a company producing printed circuit boards. The paper describes the implementation of the genetic algorithm, analyses the results for four different data sets and compares them with the results of applying standard dispatching rules. Using a genetic algorithm to assign dispatching rules achieves better solutions than simple dispatching rules often used in industrial practice. The genetic algorithm already achieves good solutions after a few seconds up to a few minutes, which means that this approach can be used for real-time decision making in a cyber-physical system in the age of Industry 4.0.","author":[{"dropping-particle":"","family":"Rolf","given":"Benjamin","non-dropping-particle":"","parse-names":false,"suffix":""},{"dropping-particle":"","family":"Reggelin","given":"Tobias","non-dropping-particle":"","parse-names":false,"suffix":""},{"dropping-particle":"","family":"Nahhas","given":"Abdulrahman","non-dropping-particle":"","parse-names":false,"suffix":""},{"dropping-particle":"","family":"Lang","given":"Sebastian","non-dropping-particle":"","parse-names":false,"suffix":""},{"dropping-particle":"","family":"Müller","given":"Marcel","non-dropping-particle":"","parse-names":false,"suffix":""}],"container-title":"Procedia Manufacturing","id":"ITEM-1","issue":"2019","issued":{"date-parts":[["2020"]]},"page":"442-449","publisher":"Elsevier B.V.","title":"Assigning dispatching rules using a genetic algorithm to solve a hybrid flow shop scheduling problem","type":"article-journal","volume":"42"},"uris":["http://www.mendeley.com/documents/?uuid=ecb20c8c-b1f6-48bd-8ce1-ffb95bc9ead7"]}],"mendeley":{"formattedCitation":"[23]","plainTextFormattedCitation":"[23]","previouslyFormattedCitation":"[23]"},"properties":{"noteIndex":0},"schema":"https://github.com/citation-style-language/schema/raw/master/csl-citation.json"}</w:instrText>
      </w:r>
      <w:r>
        <w:rPr>
          <w:lang w:val="en-US"/>
        </w:rPr>
        <w:fldChar w:fldCharType="separate"/>
      </w:r>
      <w:r w:rsidRPr="009B28E2">
        <w:rPr>
          <w:noProof/>
          <w:lang w:val="en-US"/>
        </w:rPr>
        <w:t>[23]</w:t>
      </w:r>
      <w:r>
        <w:rPr>
          <w:lang w:val="en-US"/>
        </w:rPr>
        <w:fldChar w:fldCharType="end"/>
      </w:r>
      <w:r>
        <w:rPr>
          <w:lang w:val="en-US"/>
        </w:rPr>
        <w:t>.</w:t>
      </w:r>
    </w:p>
    <w:p w14:paraId="06B18BA5" w14:textId="77777777" w:rsidR="009D1207" w:rsidRDefault="009D1207" w:rsidP="009D1207">
      <w:pPr>
        <w:pStyle w:val="ListParagraph"/>
        <w:numPr>
          <w:ilvl w:val="0"/>
          <w:numId w:val="12"/>
        </w:numPr>
        <w:spacing w:line="360" w:lineRule="auto"/>
        <w:ind w:left="851"/>
        <w:jc w:val="both"/>
        <w:rPr>
          <w:lang w:val="en-US"/>
        </w:rPr>
      </w:pPr>
      <w:r>
        <w:rPr>
          <w:i/>
          <w:iCs/>
          <w:lang w:val="en-US"/>
        </w:rPr>
        <w:t>Improved Genetic Algorithm for Solving Flexible Job Shop Scheduling Problem.</w:t>
      </w:r>
    </w:p>
    <w:p w14:paraId="6446F8A1" w14:textId="77777777" w:rsidR="009D1207" w:rsidRDefault="009D1207" w:rsidP="009D1207">
      <w:pPr>
        <w:pStyle w:val="ListParagraph"/>
        <w:spacing w:line="360" w:lineRule="auto"/>
        <w:ind w:left="567" w:firstLine="284"/>
        <w:jc w:val="both"/>
        <w:rPr>
          <w:lang w:val="en-US"/>
        </w:rPr>
      </w:pPr>
      <w:r>
        <w:rPr>
          <w:lang w:val="en-US"/>
        </w:rPr>
        <w:t>Penelitian ini bertujuan untuk memecahkan masalah penjadwalan pekerjaan yang fleksibel. Sebuah algoritma genetik ditingkatkan diusulkan untuk mengatasi kekurangan algoritma genetik tradisional, seperti lemah mencari kemampuan dan waktu yang lama berjalan ketika memecahkan FJSP. FJSP itu sendiri adalah salah satu masalah optimasi kombinatorial yang paling sulit, dan algoritma perencanaan tradisional telah terbukti sulit untuk mendapatkan solusi yang memuaskan dalam waktu yang dapat diterima.</w:t>
      </w:r>
    </w:p>
    <w:p w14:paraId="11BD2177" w14:textId="77777777" w:rsidR="009D1207" w:rsidRPr="006A2D53" w:rsidRDefault="009D1207" w:rsidP="009D1207">
      <w:pPr>
        <w:pStyle w:val="ListParagraph"/>
        <w:spacing w:line="360" w:lineRule="auto"/>
        <w:ind w:left="567" w:firstLine="284"/>
        <w:jc w:val="both"/>
        <w:rPr>
          <w:lang w:val="en-US"/>
        </w:rPr>
      </w:pPr>
      <w:r>
        <w:rPr>
          <w:lang w:val="en-US"/>
        </w:rPr>
        <w:t xml:space="preserve">Dalam rangka untuk memecahkan masalah ini dan lebih meningkatkan kecepatan kovergensi algoritma genetik dalam berurusan dengan FJSP, secara khusus, algoritma tersebut menggunakan metode inisialisasi baru untuk meningkatkan kualitas awal penduduk dan menciptakan cara baru mutasi, yang tidak memerlukan rekonstruksi kromosom setelah mutasi (yaitu, tidak ada solusi ilegal yang dihasilkan). Hasil simulasi menunjukkan bahwa algoritma yang diusulkan memiliki keuntungan dari kemampuan pencarian </w:t>
      </w:r>
      <w:r>
        <w:rPr>
          <w:lang w:val="en-US"/>
        </w:rPr>
        <w:lastRenderedPageBreak/>
        <w:t>yang lebih kuat dan waktu berjalan lebih pendek, dibandingkan dengan beberapa algoritma lainnya</w:t>
      </w:r>
      <w:r>
        <w:rPr>
          <w:lang w:val="en-US"/>
        </w:rPr>
        <w:fldChar w:fldCharType="begin" w:fldLock="1"/>
      </w:r>
      <w:r>
        <w:rPr>
          <w:lang w:val="en-US"/>
        </w:rPr>
        <w:instrText>ADDIN CSL_CITATION {"citationItems":[{"id":"ITEM-1","itemData":{"DOI":"10.1016/j.procs.2020.02.061","ISSN":"18770509","abstract":"The Genetic algorithm is one of the effective methods to solve flexible job shop scheduling problems. An improved genetic algorithm is proposed to overcome the shortcomings of traditional genetic algorithm, such as weak searching ability and long running time when solving FJSP. There are two main improvements. First, the algorithm adopted a new generation mechanism to produce the initial population, which could accelerate the convergence speed of the algorithm. Second, a new single-point mutation operation is designed to avoid the occurrence of illegal solutions, thus reducing the running time of the algorithm. The simulation results proved that the improved algorithm has better performance than some other algorithms.","author":[{"dropping-particle":"","family":"Luo","given":"Xiong","non-dropping-particle":"","parse-names":false,"suffix":""},{"dropping-particle":"","family":"Qian","given":"Qian","non-dropping-particle":"","parse-names":false,"suffix":""},{"dropping-particle":"","family":"Fu","given":"Yun Fa","non-dropping-particle":"","parse-names":false,"suffix":""}],"container-title":"Procedia Computer Science","id":"ITEM-1","issued":{"date-parts":[["2020"]]},"page":"480-485","publisher":"Elsevier B.V.","title":"Improved genetic algorithm for solving flexible job shop scheduling problem","type":"article-journal","volume":"166"},"uris":["http://www.mendeley.com/documents/?uuid=97ea7031-b948-437f-a033-505a83b2372b"]}],"mendeley":{"formattedCitation":"[24]","plainTextFormattedCitation":"[24]","previouslyFormattedCitation":"[24]"},"properties":{"noteIndex":0},"schema":"https://github.com/citation-style-language/schema/raw/master/csl-citation.json"}</w:instrText>
      </w:r>
      <w:r>
        <w:rPr>
          <w:lang w:val="en-US"/>
        </w:rPr>
        <w:fldChar w:fldCharType="separate"/>
      </w:r>
      <w:r w:rsidRPr="009B28E2">
        <w:rPr>
          <w:noProof/>
          <w:lang w:val="en-US"/>
        </w:rPr>
        <w:t>[24]</w:t>
      </w:r>
      <w:r>
        <w:rPr>
          <w:lang w:val="en-US"/>
        </w:rPr>
        <w:fldChar w:fldCharType="end"/>
      </w:r>
      <w:r>
        <w:rPr>
          <w:lang w:val="en-US"/>
        </w:rPr>
        <w:t>.</w:t>
      </w:r>
    </w:p>
    <w:p w14:paraId="1FB99811" w14:textId="77777777" w:rsidR="009D1207" w:rsidRDefault="009D1207" w:rsidP="009D1207">
      <w:pPr>
        <w:pStyle w:val="ListParagraph"/>
        <w:numPr>
          <w:ilvl w:val="0"/>
          <w:numId w:val="12"/>
        </w:numPr>
        <w:spacing w:line="360" w:lineRule="auto"/>
        <w:ind w:left="851"/>
        <w:jc w:val="both"/>
        <w:rPr>
          <w:lang w:val="en-US"/>
        </w:rPr>
      </w:pPr>
      <w:r>
        <w:rPr>
          <w:i/>
          <w:iCs/>
          <w:lang w:val="en-US"/>
        </w:rPr>
        <w:t>Efficiency of the Rail Sections in Brazilian Railway System, Using TOPSIS and a Genetic Algorithm to Analyse Optimized Scenarios</w:t>
      </w:r>
      <w:r>
        <w:rPr>
          <w:lang w:val="en-US"/>
        </w:rPr>
        <w:t>.</w:t>
      </w:r>
    </w:p>
    <w:p w14:paraId="2E0B82BE"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yelidiki kinerja ekstrem BRCS (Sistem kargo kereta api di Brazil) melalui model </w:t>
      </w:r>
      <w:r>
        <w:rPr>
          <w:i/>
          <w:iCs/>
          <w:lang w:val="en-US"/>
        </w:rPr>
        <w:t>hybrid</w:t>
      </w:r>
      <w:r>
        <w:rPr>
          <w:lang w:val="en-US"/>
        </w:rPr>
        <w:t xml:space="preserve"> baru yang menggabungkan TOPSIS dengan algoritma genetika untuk memperkirakan bobot dalam skenario yang dioptimalkan. Brazil memiliki jaringan modal transportasi kargo yang tidak seimbang jika dibandingkan dengan negara-negara dengan dimensi wilayah besar. Penyisipan transportasi kereta api rendah hanya sebesar 15% sementara transportasi jalan yang tinggi dengan pangsa pasar 65%, termasuk untuk perjalanan jauh. </w:t>
      </w:r>
    </w:p>
    <w:p w14:paraId="0AA38034" w14:textId="77777777" w:rsidR="009D1207" w:rsidRPr="006F721E" w:rsidRDefault="009D1207" w:rsidP="009D1207">
      <w:pPr>
        <w:pStyle w:val="ListParagraph"/>
        <w:spacing w:line="360" w:lineRule="auto"/>
        <w:ind w:left="567" w:firstLine="284"/>
        <w:jc w:val="both"/>
        <w:rPr>
          <w:lang w:val="en-US"/>
        </w:rPr>
      </w:pPr>
      <w:r>
        <w:rPr>
          <w:lang w:val="en-US"/>
        </w:rPr>
        <w:t>Kebijakan publik harus berusahan untuk mengubah kenyataan ini dalam jangka panjang untuk menyeimbangkan kembali jaringan transportasi Brazil, mengurangi biaya transportasi dan logistik, dan emisi polutan yang dihasilkan dari pembakaran bahan bakar di sektor transportasi Brazil. Metodologi yang diusulkan dapat diterapkan ke berbagai sektor ekonomi yang diperlukan sebagai jaringan seperti sistem kereta api penumpang dan kargo serta energi atau saluran transmisi telekomunikasi</w:t>
      </w:r>
      <w:r>
        <w:rPr>
          <w:lang w:val="en-US"/>
        </w:rPr>
        <w:fldChar w:fldCharType="begin" w:fldLock="1"/>
      </w:r>
      <w:r>
        <w:rPr>
          <w:lang w:val="en-US"/>
        </w:rPr>
        <w:instrText>ADDIN CSL_CITATION {"citationItems":[{"id":"ITEM-1","itemData":{"DOI":"10.1016/j.tre.2020.101858","ISSN":"13665545","abstract":"A railway system plays a significant role in countries with large territorial dimensions. The Brazilian rail cargo system (BRCS), however, is focused on solid bulk for export. This paper investigates the extreme performances of BRCS through a new hybrid model that combines TOPSIS with a genetic algorithm for estimating the weights in optimized scenarios. In a second stage, the significance of selected variables was assessed. The transport of any type of cargo, a centralized control of the operation, and sharing the railway track pushing competition, and the diversification of services are significant for high performance. Public strategies are discussed.","author":[{"dropping-particle":"","family":"Marchetti","given":"Dalmo","non-dropping-particle":"","parse-names":false,"suffix":""},{"dropping-particle":"","family":"Wanke","given":"Peter","non-dropping-particle":"","parse-names":false,"suffix":""}],"container-title":"Transportation Research Part E: Logistics and Transportation Review","id":"ITEM-1","issue":"April 2019","issued":{"date-parts":[["2020"]]},"page":"101858","publisher":"Elsevier","title":"Efficiency of the rail sections in Brazilian railway system, using TOPSIS and a genetic algorithm to analyse optimized scenarios","type":"article-journal","volume":"135"},"uris":["http://www.mendeley.com/documents/?uuid=6511b51b-0026-42c6-8f21-8a43e229c4cd"]}],"mendeley":{"formattedCitation":"[25]","plainTextFormattedCitation":"[25]","previouslyFormattedCitation":"[25]"},"properties":{"noteIndex":0},"schema":"https://github.com/citation-style-language/schema/raw/master/csl-citation.json"}</w:instrText>
      </w:r>
      <w:r>
        <w:rPr>
          <w:lang w:val="en-US"/>
        </w:rPr>
        <w:fldChar w:fldCharType="separate"/>
      </w:r>
      <w:r w:rsidRPr="009B28E2">
        <w:rPr>
          <w:noProof/>
          <w:lang w:val="en-US"/>
        </w:rPr>
        <w:t>[25]</w:t>
      </w:r>
      <w:r>
        <w:rPr>
          <w:lang w:val="en-US"/>
        </w:rPr>
        <w:fldChar w:fldCharType="end"/>
      </w:r>
      <w:r>
        <w:rPr>
          <w:lang w:val="en-US"/>
        </w:rPr>
        <w:t>.</w:t>
      </w:r>
    </w:p>
    <w:p w14:paraId="3D7A01D0" w14:textId="77777777" w:rsidR="009D1207" w:rsidRDefault="009D1207" w:rsidP="009D1207">
      <w:pPr>
        <w:pStyle w:val="ListParagraph"/>
        <w:numPr>
          <w:ilvl w:val="0"/>
          <w:numId w:val="12"/>
        </w:numPr>
        <w:spacing w:line="360" w:lineRule="auto"/>
        <w:ind w:left="851"/>
        <w:jc w:val="both"/>
        <w:rPr>
          <w:lang w:val="en-US"/>
        </w:rPr>
      </w:pPr>
      <w:r>
        <w:rPr>
          <w:i/>
          <w:iCs/>
          <w:lang w:val="en-US"/>
        </w:rPr>
        <w:t>Applying Social Network Analysis to Genetic Algorithm in Optimizing Project Risk Response Decisions</w:t>
      </w:r>
      <w:r>
        <w:rPr>
          <w:lang w:val="en-US"/>
        </w:rPr>
        <w:t>.</w:t>
      </w:r>
    </w:p>
    <w:p w14:paraId="0CA467E0" w14:textId="77777777" w:rsidR="009D1207" w:rsidRDefault="009D1207" w:rsidP="009D1207">
      <w:pPr>
        <w:pStyle w:val="ListParagraph"/>
        <w:spacing w:line="360" w:lineRule="auto"/>
        <w:ind w:left="567" w:firstLine="284"/>
        <w:jc w:val="both"/>
        <w:rPr>
          <w:lang w:val="en-US"/>
        </w:rPr>
      </w:pPr>
      <w:r>
        <w:rPr>
          <w:lang w:val="en-US"/>
        </w:rPr>
        <w:t>Penelitian ini bertujuan untuk mengoptimalkan dalam membuat keputusan respon risiko (RRD). Risiko adalah entitas yang muncul dihampir semua aspek proyek. Suatu proyek rentan terhadap kegagalan jika tindakan respons risiko tidak cukup memadai untuk menangani risiko yang mungkin terjadi. Namun demikian, karena kompleksitas proyek, fenomena interaksi risiko muncul, yaitu, risiko yang teridentifikasi kemungkinan akan memicu terjadinya satu atau lebih risiko.</w:t>
      </w:r>
    </w:p>
    <w:p w14:paraId="1A31B1A7" w14:textId="77777777" w:rsidR="009D1207" w:rsidRDefault="009D1207" w:rsidP="009D1207">
      <w:pPr>
        <w:pStyle w:val="ListParagraph"/>
        <w:spacing w:line="360" w:lineRule="auto"/>
        <w:ind w:left="567" w:firstLine="284"/>
        <w:jc w:val="both"/>
        <w:rPr>
          <w:lang w:val="en-US"/>
        </w:rPr>
      </w:pPr>
      <w:r>
        <w:rPr>
          <w:lang w:val="en-US"/>
        </w:rPr>
        <w:t xml:space="preserve">Interaksi risiko dapat membuat tindakan respons tidak valid, tindakan yang menghilangkan probabilitas spontan risiko tidak dapat mengurangi frekuensi risiko ini. Namun, beberapa fenomena yang dipimpin oleh interaksi risiko sulit untuk ditangani dengan metode analitis. Dalam penelitian ini, model </w:t>
      </w:r>
      <w:r>
        <w:rPr>
          <w:lang w:val="en-US"/>
        </w:rPr>
        <w:lastRenderedPageBreak/>
        <w:t>simulasi menggambarkan jaringan interaksi risiko (RIN) dibangun untuk mengevaluasi RRD.</w:t>
      </w:r>
    </w:p>
    <w:p w14:paraId="7F790CC3" w14:textId="77777777" w:rsidR="009D1207" w:rsidRPr="006770FA" w:rsidRDefault="009D1207" w:rsidP="009D1207">
      <w:pPr>
        <w:pStyle w:val="ListParagraph"/>
        <w:spacing w:line="360" w:lineRule="auto"/>
        <w:ind w:left="567" w:firstLine="284"/>
        <w:jc w:val="both"/>
        <w:rPr>
          <w:lang w:val="en-US"/>
        </w:rPr>
      </w:pPr>
      <w:r>
        <w:rPr>
          <w:lang w:val="en-US"/>
        </w:rPr>
        <w:t xml:space="preserve">Model tersebut dapat dianggap sebagai model pemrograman linier. Untuk menyelesaikan model ini, model evaluasi diperlukan untuk menghitung nilai fungsi objektif, dan teknik solusinya meliputi teknik optimasi matematis dan teknik </w:t>
      </w:r>
      <w:r>
        <w:rPr>
          <w:i/>
          <w:iCs/>
          <w:lang w:val="en-US"/>
        </w:rPr>
        <w:t>heuristik</w:t>
      </w:r>
      <w:r>
        <w:rPr>
          <w:lang w:val="en-US"/>
        </w:rPr>
        <w:t>. Algoritma genetika dipilih karena teknik solusi dalam model optimasi mampu menghasilkan solusi berkualitas tinggi dalam masalah optimasi jaringan</w:t>
      </w:r>
      <w:r>
        <w:rPr>
          <w:lang w:val="en-US"/>
        </w:rPr>
        <w:fldChar w:fldCharType="begin" w:fldLock="1"/>
      </w:r>
      <w:r>
        <w:rPr>
          <w:lang w:val="en-US"/>
        </w:rPr>
        <w:instrText>ADDIN CSL_CITATION {"citationItems":[{"id":"ITEM-1","itemData":{"DOI":"10.1016/j.ins.2019.10.012","ISSN":"00200255","abstract":"Risk interaction changes the probability of occurring a risk and also the impact of the risk, which calls for new approaches for making risk response decision (RRD). In this work, a simulation-based network model of abstracting the risk interactions is built for evaluating the RRDs. Meanwhile, genetic algorithm (GA) is tailored and improved for optimizing the RRDs, whose crossover operator is designed and enhanced by the social network analysis (SNA). Specifically, the application of SNA is two-fold: transforming the network for changing risk and risk interaction into the same network element; designing a new index to quantify the element's significance in the network view. Double-sorting map crossover is proposed for tailoring GA, and accordingly, multi-sorting map crossover is designed by integrating the quantified significance. An application example of the proposed approach is provided to illustrate its process and utility. Furthermore, contrastive analysis is conducted based on three different size cases, and the result demonstrates that the improvement in the GA is effective.","author":[{"dropping-particle":"","family":"Wang","given":"Lei","non-dropping-particle":"","parse-names":false,"suffix":""},{"dropping-particle":"","family":"Sun","given":"Tao","non-dropping-particle":"","parse-names":false,"suffix":""},{"dropping-particle":"","family":"Qian","given":"Chen","non-dropping-particle":"","parse-names":false,"suffix":""},{"dropping-particle":"","family":"Goh","given":"Mark","non-dropping-particle":"","parse-names":false,"suffix":""},{"dropping-particle":"","family":"Mishra","given":"Vikas Kumar","non-dropping-particle":"","parse-names":false,"suffix":""}],"container-title":"Information Sciences","id":"ITEM-1","issued":{"date-parts":[["2020"]]},"page":"1024-1042","publisher":"Elsevier Inc.","title":"Applying social network analysis to genetic algorithm in optimizing project risk response decisions","type":"article-journal","volume":"512"},"uris":["http://www.mendeley.com/documents/?uuid=6b4b8cb1-2959-463f-bc12-9002876faa93"]}],"mendeley":{"formattedCitation":"[26]","plainTextFormattedCitation":"[26]","previouslyFormattedCitation":"[26]"},"properties":{"noteIndex":0},"schema":"https://github.com/citation-style-language/schema/raw/master/csl-citation.json"}</w:instrText>
      </w:r>
      <w:r>
        <w:rPr>
          <w:lang w:val="en-US"/>
        </w:rPr>
        <w:fldChar w:fldCharType="separate"/>
      </w:r>
      <w:r w:rsidRPr="009B28E2">
        <w:rPr>
          <w:noProof/>
          <w:lang w:val="en-US"/>
        </w:rPr>
        <w:t>[26]</w:t>
      </w:r>
      <w:r>
        <w:rPr>
          <w:lang w:val="en-US"/>
        </w:rPr>
        <w:fldChar w:fldCharType="end"/>
      </w:r>
      <w:r>
        <w:rPr>
          <w:lang w:val="en-US"/>
        </w:rPr>
        <w:t xml:space="preserve">. </w:t>
      </w:r>
    </w:p>
    <w:p w14:paraId="61EB7E69" w14:textId="77777777" w:rsidR="009D1207" w:rsidRDefault="009D1207" w:rsidP="009D1207">
      <w:pPr>
        <w:pStyle w:val="ListParagraph"/>
        <w:numPr>
          <w:ilvl w:val="0"/>
          <w:numId w:val="12"/>
        </w:numPr>
        <w:spacing w:line="360" w:lineRule="auto"/>
        <w:ind w:left="851"/>
        <w:jc w:val="both"/>
        <w:rPr>
          <w:lang w:val="en-US"/>
        </w:rPr>
      </w:pPr>
      <w:r>
        <w:rPr>
          <w:i/>
          <w:iCs/>
          <w:lang w:val="en-US"/>
        </w:rPr>
        <w:t xml:space="preserve">Applying Genetic Algorithm </w:t>
      </w:r>
      <w:proofErr w:type="gramStart"/>
      <w:r>
        <w:rPr>
          <w:i/>
          <w:iCs/>
          <w:lang w:val="en-US"/>
        </w:rPr>
        <w:t>With</w:t>
      </w:r>
      <w:proofErr w:type="gramEnd"/>
      <w:r>
        <w:rPr>
          <w:i/>
          <w:iCs/>
          <w:lang w:val="en-US"/>
        </w:rPr>
        <w:t xml:space="preserve"> Spectation For Optimization of Grid Template Pattern Detection in Financial Markets</w:t>
      </w:r>
      <w:r>
        <w:rPr>
          <w:lang w:val="en-US"/>
        </w:rPr>
        <w:t>.</w:t>
      </w:r>
    </w:p>
    <w:p w14:paraId="225D7FCD" w14:textId="77777777" w:rsidR="009D1207" w:rsidRDefault="009D1207" w:rsidP="009D1207">
      <w:pPr>
        <w:pStyle w:val="ListParagraph"/>
        <w:spacing w:line="360" w:lineRule="auto"/>
        <w:ind w:left="567" w:firstLine="284"/>
        <w:jc w:val="both"/>
        <w:rPr>
          <w:lang w:val="en-US"/>
        </w:rPr>
      </w:pPr>
      <w:r>
        <w:rPr>
          <w:lang w:val="en-US"/>
        </w:rPr>
        <w:t>Penelitian ini bertujuan untuk mengurangi risiko kegagalan dan meningkatkan laba. Makalah ini menyajikan pendekatan keuangan komputasi baru. Ini dengan menggabungkan teknik pengenalan pola grid yang bersekutu dengan kernel optimasi perhitungan evolusi berdasarkan algoritma genetika, menciptakan cara dinamis untuk menghubungkan skor dengan sinyal yang mempertimbangkan volatilitas dan menormalkan dekeksi pola dengan memperbaiki ukuran grid.</w:t>
      </w:r>
    </w:p>
    <w:p w14:paraId="77FCA666" w14:textId="77777777" w:rsidR="009D1207" w:rsidRDefault="009D1207" w:rsidP="009D1207">
      <w:pPr>
        <w:pStyle w:val="ListParagraph"/>
        <w:spacing w:line="360" w:lineRule="auto"/>
        <w:ind w:left="567" w:firstLine="284"/>
        <w:jc w:val="both"/>
        <w:rPr>
          <w:lang w:val="en-US"/>
        </w:rPr>
      </w:pPr>
      <w:r>
        <w:rPr>
          <w:lang w:val="en-US"/>
        </w:rPr>
        <w:t>Untuk pencocokan pola, pendekatan dengan menggunakan kisi ukuran bobot yang tetap diadopsi untuk menggambarkan pola perdagangan yang diinginkan, tidak hanya mempertimbangkan harga penutupan, tetapi juga variasi harga dalam interval waktu yang dipertimbangkan dari jarak waktu. Skor yang diberikan ke grid bobot akan dioptimalkan oleh algoritma genetika dan pada saat yang sama, keragaman genetik dari solusi yang mungkin akan dipertahankan menggunakan teknik spesiasi, memberikan waktu bagi individu untuk dioptimalkan.</w:t>
      </w:r>
    </w:p>
    <w:p w14:paraId="32888979" w14:textId="77777777" w:rsidR="009D1207" w:rsidRPr="00EB2A35" w:rsidRDefault="009D1207" w:rsidP="009D1207">
      <w:pPr>
        <w:pStyle w:val="ListParagraph"/>
        <w:spacing w:line="360" w:lineRule="auto"/>
        <w:ind w:left="567" w:firstLine="284"/>
        <w:jc w:val="both"/>
        <w:rPr>
          <w:lang w:val="en-US"/>
        </w:rPr>
      </w:pPr>
      <w:r>
        <w:rPr>
          <w:lang w:val="en-US"/>
        </w:rPr>
        <w:t>Pendekatan yang dikembangkan menggunakan grid bobot memiliki 21,3% dari pengembalian rata-rata selama periode pengujian terhadap 10,9% dari pendekatan yang ada dan penggunaan spesiasi meningkatkan beberapa hasil pelatihan karena keragaman genetik dipertimbangkan</w:t>
      </w:r>
      <w:r>
        <w:rPr>
          <w:lang w:val="en-US"/>
        </w:rPr>
        <w:fldChar w:fldCharType="begin" w:fldLock="1"/>
      </w:r>
      <w:r>
        <w:rPr>
          <w:lang w:val="en-US"/>
        </w:rPr>
        <w:instrText>ADDIN CSL_CITATION {"citationItems":[{"id":"ITEM-1","itemData":{"DOI":"10.1016/j.eswa.2020.113191","ISSN":"09574174","abstract":"This paper presents a new computational finance approach. It combines a grid pattern recognition technique allied to an evolutionary computation optimization kernel based on Genetic Algorithms, creating a dynamic way to attribute a score to the signal that takes volatility into consideration and normalizing the pattern detection by fixing the grid size with the ultimate goal of reduce risk and increase profits. For pattern matching, a template based approach using a fixed size grid of weights is adopted to describe the desired trading patterns, taking not only the closing price into consideration, but also the variation of price in each considered time interval of the time series. The scores assigned to the grid of weights will be optimized by the Genetic Algorithm and, at the same time, the genetic diversity of possible solutions will be preserved using a speciation technique, giving time for individuals to be optimized within their own niche. The adoption of this approach has the goal of reducing the investment risk and check if it outperforms similar approaches. This system was tested against state-of-the-art solutions, namely the existing adaptable grid of weights and a non speciated approach, considering real data from the stock market. The developed approach using the grid of weights had 21.3% of average return over the testing period against 10.9% of the existing approach and the use of speciation improved some of the training results as genetic diversity was taken into consideration.","author":[{"dropping-particle":"","family":"Martins","given":"Tiago Mousinho","non-dropping-particle":"","parse-names":false,"suffix":""},{"dropping-particle":"","family":"Neves","given":"Rui Ferreira","non-dropping-particle":"","parse-names":false,"suffix":""}],"container-title":"Expert Systems with Applications","id":"ITEM-1","issued":{"date-parts":[["2020"]]},"publisher":"Elsevier Ltd","title":"Applying genetic algorithms with speciation for optimization of grid template pattern detection in financial markets","type":"article-journal","volume":"147"},"uris":["http://www.mendeley.com/documents/?uuid=52595947-cc29-4390-9295-5c62dc690f01"]}],"mendeley":{"formattedCitation":"[27]","plainTextFormattedCitation":"[27]","previouslyFormattedCitation":"[27]"},"properties":{"noteIndex":0},"schema":"https://github.com/citation-style-language/schema/raw/master/csl-citation.json"}</w:instrText>
      </w:r>
      <w:r>
        <w:rPr>
          <w:lang w:val="en-US"/>
        </w:rPr>
        <w:fldChar w:fldCharType="separate"/>
      </w:r>
      <w:r w:rsidRPr="009B28E2">
        <w:rPr>
          <w:noProof/>
          <w:lang w:val="en-US"/>
        </w:rPr>
        <w:t>[27]</w:t>
      </w:r>
      <w:r>
        <w:rPr>
          <w:lang w:val="en-US"/>
        </w:rPr>
        <w:fldChar w:fldCharType="end"/>
      </w:r>
      <w:r>
        <w:rPr>
          <w:lang w:val="en-US"/>
        </w:rPr>
        <w:t>.</w:t>
      </w:r>
    </w:p>
    <w:p w14:paraId="3B0EA885" w14:textId="77777777" w:rsidR="009D1207" w:rsidRDefault="009D1207" w:rsidP="009D1207">
      <w:pPr>
        <w:pStyle w:val="ListParagraph"/>
        <w:numPr>
          <w:ilvl w:val="0"/>
          <w:numId w:val="12"/>
        </w:numPr>
        <w:spacing w:line="360" w:lineRule="auto"/>
        <w:ind w:left="851"/>
        <w:jc w:val="both"/>
        <w:rPr>
          <w:lang w:val="en-US"/>
        </w:rPr>
      </w:pPr>
      <w:r>
        <w:rPr>
          <w:i/>
          <w:iCs/>
          <w:lang w:val="en-US"/>
        </w:rPr>
        <w:t>Structural Optimization of Concrete Arch Bridges Using Genetic Algorithms.</w:t>
      </w:r>
    </w:p>
    <w:p w14:paraId="3C63CDAF" w14:textId="77777777" w:rsidR="009D1207" w:rsidRDefault="009D1207" w:rsidP="009D1207">
      <w:pPr>
        <w:pStyle w:val="ListParagraph"/>
        <w:spacing w:line="360" w:lineRule="auto"/>
        <w:ind w:left="567" w:firstLine="284"/>
        <w:jc w:val="both"/>
        <w:rPr>
          <w:lang w:val="en-US"/>
        </w:rPr>
      </w:pPr>
      <w:r>
        <w:rPr>
          <w:lang w:val="en-US"/>
        </w:rPr>
        <w:lastRenderedPageBreak/>
        <w:t>Penelitian ini bertujuan untuk menunjukkan metodologi dalam menemukan desain biaya terendah, dalam hal volume material, dengan mencari profil yang optimal. Jembatan beton digunakan untuk jalan raya dan jalan rel. Mereka dicirikan oleh daya tahan, kekuan, ekonomi dan kecantikan. Dalam penelitian ini disajikan studi optimasi struktur geometri untuk jembatan lengkung beton dengan teknik algoritma genetika.</w:t>
      </w:r>
    </w:p>
    <w:p w14:paraId="5BD68478" w14:textId="77777777" w:rsidR="009D1207" w:rsidRPr="002970C0" w:rsidRDefault="009D1207" w:rsidP="009D1207">
      <w:pPr>
        <w:pStyle w:val="ListParagraph"/>
        <w:spacing w:line="360" w:lineRule="auto"/>
        <w:ind w:left="567" w:firstLine="284"/>
        <w:jc w:val="both"/>
        <w:rPr>
          <w:lang w:val="en-US"/>
        </w:rPr>
      </w:pPr>
      <w:r>
        <w:rPr>
          <w:lang w:val="en-US"/>
        </w:rPr>
        <w:t>Metodologi optimasi yang diusulkan terbukti merupakan teknik yang berhasil untuk proses optimal struktural yang diselidiki. Itu dapat mencapai cukup solusi optimal dengan biaya perhitungan yang masuk akal. Meskipun, hasil menunjukkan penurunan yang wajar dalam berat untuk solusi yang optimal. Desain optimal yang dihasilkan, setelah peningkatan geometris, memiliki rentang presentase pengurangan dari 30% menjadi 35% dibandingkan dengan desain tradisional</w:t>
      </w:r>
      <w:r>
        <w:rPr>
          <w:lang w:val="en-US"/>
        </w:rPr>
        <w:fldChar w:fldCharType="begin" w:fldLock="1"/>
      </w:r>
      <w:r>
        <w:rPr>
          <w:lang w:val="en-US"/>
        </w:rPr>
        <w:instrText>ADDIN CSL_CITATION {"citationItems":[{"id":"ITEM-1","itemData":{"DOI":"10.1016/j.asej.2019.01.005","ISSN":"20904479","abstract":"Concrete bridges are used for both highways and railways roads. They are characterized by their durability, rigidity, economy and beauty. Concrete bridges have many types such as simply supported girder bridges, arch bridges and rigid frame bridges. However, for very large spans, arch bridges are more economic in addition to their beauty appearance. In this research, a geometrical structural optimization study for a deck concrete arch bridges using Genetic Algorithms technique is presented. This research aims mainly to demonstrate a methodology to find the least cost design, in term of material volume, by finding the optimal profile. A Finite Element numerical model is used to represent the arch structure. The MATLAB programing platform is used to develop codes for Genetic Algorithms optimization technique and Finite Element analysis method. The resulted design from the optimization process is compared to traditional design and an obvious cost reduction is obtained.","author":[{"dropping-particle":"","family":"Abd Elrehim","given":"Mostafa Z.","non-dropping-particle":"","parse-names":false,"suffix":""},{"dropping-particle":"","family":"Eid","given":"Mohamed A.","non-dropping-particle":"","parse-names":false,"suffix":""},{"dropping-particle":"","family":"Sayed","given":"Mostafa G.","non-dropping-particle":"","parse-names":false,"suffix":""}],"container-title":"Ain Shams Engineering Journal","id":"ITEM-1","issue":"3","issued":{"date-parts":[["2019"]]},"page":"507-516","publisher":"Ain Shams University","title":"Structural optimization of concrete arch bridges using Genetic Algorithms","type":"article-journal","volume":"10"},"uris":["http://www.mendeley.com/documents/?uuid=12b1462c-1b04-4f33-bc62-929930afe681"]}],"mendeley":{"formattedCitation":"[28]","plainTextFormattedCitation":"[28]","previouslyFormattedCitation":"[28]"},"properties":{"noteIndex":0},"schema":"https://github.com/citation-style-language/schema/raw/master/csl-citation.json"}</w:instrText>
      </w:r>
      <w:r>
        <w:rPr>
          <w:lang w:val="en-US"/>
        </w:rPr>
        <w:fldChar w:fldCharType="separate"/>
      </w:r>
      <w:r w:rsidRPr="009B28E2">
        <w:rPr>
          <w:noProof/>
          <w:lang w:val="en-US"/>
        </w:rPr>
        <w:t>[28]</w:t>
      </w:r>
      <w:r>
        <w:rPr>
          <w:lang w:val="en-US"/>
        </w:rPr>
        <w:fldChar w:fldCharType="end"/>
      </w:r>
      <w:r>
        <w:rPr>
          <w:lang w:val="en-US"/>
        </w:rPr>
        <w:t>.</w:t>
      </w:r>
    </w:p>
    <w:p w14:paraId="4FA4DDE3" w14:textId="77777777" w:rsidR="009D1207" w:rsidRDefault="009D1207" w:rsidP="009D1207">
      <w:pPr>
        <w:pStyle w:val="ListParagraph"/>
        <w:numPr>
          <w:ilvl w:val="0"/>
          <w:numId w:val="12"/>
        </w:numPr>
        <w:spacing w:line="360" w:lineRule="auto"/>
        <w:ind w:left="851"/>
        <w:jc w:val="both"/>
        <w:rPr>
          <w:lang w:val="en-US"/>
        </w:rPr>
      </w:pPr>
      <w:r>
        <w:rPr>
          <w:i/>
          <w:iCs/>
          <w:lang w:val="en-US"/>
        </w:rPr>
        <w:t>Hybrid Genetic Algorithm for Optimization of Food Composition on Hypertensive Patient</w:t>
      </w:r>
      <w:r>
        <w:rPr>
          <w:lang w:val="en-US"/>
        </w:rPr>
        <w:t>.</w:t>
      </w:r>
    </w:p>
    <w:p w14:paraId="02E135B2" w14:textId="77777777" w:rsidR="009D1207" w:rsidRDefault="009D1207" w:rsidP="009D1207">
      <w:pPr>
        <w:pStyle w:val="ListParagraph"/>
        <w:spacing w:line="360" w:lineRule="auto"/>
        <w:ind w:left="567" w:firstLine="284"/>
        <w:jc w:val="both"/>
        <w:rPr>
          <w:lang w:val="en-US"/>
        </w:rPr>
      </w:pPr>
      <w:r>
        <w:rPr>
          <w:lang w:val="en-US"/>
        </w:rPr>
        <w:t>Penelitian ini bertujuan untuk mengurangi kemungkinan perubahan hipertensi menjadi penyakit berbahaya. Penyakit tidak menular pada dekade tahun ini menjadi penyakit terdepan yang menyebabkan kematian di Indonesia Sebagai contoh salah satu penyakit tidak menular yang banyak dideria pasien adalah hipertensi. Ini terkait dengan pola hidup manusia sehari-hari seperti makanan yang dikonsumsi, status gizi, pola makan dan faktor-faktor lain seperti tekanan darah, obesitas, serta resistensi kolesterol dan insulin.</w:t>
      </w:r>
    </w:p>
    <w:p w14:paraId="14D5942E" w14:textId="77777777" w:rsidR="009D1207" w:rsidRPr="0042729B" w:rsidRDefault="009D1207" w:rsidP="009D1207">
      <w:pPr>
        <w:pStyle w:val="ListParagraph"/>
        <w:spacing w:line="360" w:lineRule="auto"/>
        <w:ind w:left="567" w:firstLine="284"/>
        <w:jc w:val="both"/>
        <w:rPr>
          <w:lang w:val="en-US"/>
        </w:rPr>
      </w:pPr>
      <w:r>
        <w:rPr>
          <w:lang w:val="en-US"/>
        </w:rPr>
        <w:t xml:space="preserve">Batas wajar untuk masalah ini ialah jumlah </w:t>
      </w:r>
      <w:r w:rsidRPr="0042729B">
        <w:rPr>
          <w:i/>
          <w:iCs/>
          <w:lang w:val="en-US"/>
        </w:rPr>
        <w:t>natrium</w:t>
      </w:r>
      <w:r>
        <w:rPr>
          <w:lang w:val="en-US"/>
        </w:rPr>
        <w:t xml:space="preserve"> maksimum yang harus ada dalam makanan adalah 0,8 gram. Hasil dari metode yang diusulkan dalam penelitian ini memberikan hasil yang lebih menarik, yaitu perbedaan jumlah nutrisi antara hasil optimasi </w:t>
      </w:r>
      <w:r>
        <w:rPr>
          <w:i/>
          <w:iCs/>
          <w:lang w:val="en-US"/>
        </w:rPr>
        <w:t>hybrid</w:t>
      </w:r>
      <w:r>
        <w:rPr>
          <w:lang w:val="en-US"/>
        </w:rPr>
        <w:t xml:space="preserve"> algoritma genetika dan VNS dengan jumlah nutrisi yang dibutuhkan oleh pasien lebih sedikit (dalam persen)</w:t>
      </w:r>
      <w:r>
        <w:rPr>
          <w:lang w:val="en-US"/>
        </w:rPr>
        <w:fldChar w:fldCharType="begin" w:fldLock="1"/>
      </w:r>
      <w:r>
        <w:rPr>
          <w:lang w:val="en-US"/>
        </w:rPr>
        <w:instrText>ADDIN CSL_CITATION {"citationItems":[{"id":"ITEM-1","itemData":{"DOI":"10.11591/ijece.v8i6.pp4673-4683","ISSN":"2088-8708","abstract":"The healthy food with attention of salt degree is one of the efforts for healthy living of hypertensive patient. The effort is important for reducing the probability of hypertension change to be dangerous disease. In this study, the food composition is build with attention nutrition amount, salt degree, and minimum cost. The proposed method is hybrid method of Genetic Algorithm (GA) and Variable Neighborhood Search (VNS). The three scenarios of hybrid GA-VNS types had been developed in this study. Although hybrid GA and VNS take more time than pure GA or pure VNS but the proposed method give better quality of solution. VNS successfully help GA avoids premature convergence and improves better solution. The shortcomings on GA in local exploitation and premature convergence is solved by VNS, whereas the shortcoming on VNS that less capability in global exploration can be solved by use GA that has advantage in global exploration.","author":[{"dropping-particle":"","family":"Fauziyah","given":"Aprilia Nur","non-dropping-particle":"","parse-names":false,"suffix":""},{"dropping-particle":"","family":"Mahmudy","given":"Wayan Firdaus","non-dropping-particle":"","parse-names":false,"suffix":""}],"container-title":"International Journal of Electrical and Computer Engineering (IJECE)","id":"ITEM-1","issue":"6","issued":{"date-parts":[["2018"]]},"page":"4673","title":"Hybrid Genetic Algorithm for Optimization of Food Composition on Hypertensive Patient","type":"article-journal","volume":"8"},"uris":["http://www.mendeley.com/documents/?uuid=f61bc53d-b3f3-4b5e-9672-456eafbdbd45"]}],"mendeley":{"formattedCitation":"[29]","plainTextFormattedCitation":"[29]","previouslyFormattedCitation":"[29]"},"properties":{"noteIndex":0},"schema":"https://github.com/citation-style-language/schema/raw/master/csl-citation.json"}</w:instrText>
      </w:r>
      <w:r>
        <w:rPr>
          <w:lang w:val="en-US"/>
        </w:rPr>
        <w:fldChar w:fldCharType="separate"/>
      </w:r>
      <w:r w:rsidRPr="009B28E2">
        <w:rPr>
          <w:noProof/>
          <w:lang w:val="en-US"/>
        </w:rPr>
        <w:t>[29]</w:t>
      </w:r>
      <w:r>
        <w:rPr>
          <w:lang w:val="en-US"/>
        </w:rPr>
        <w:fldChar w:fldCharType="end"/>
      </w:r>
      <w:r>
        <w:rPr>
          <w:lang w:val="en-US"/>
        </w:rPr>
        <w:t>.</w:t>
      </w:r>
    </w:p>
    <w:p w14:paraId="60A26A20" w14:textId="77777777" w:rsidR="009D1207" w:rsidRDefault="009D1207" w:rsidP="009D1207">
      <w:pPr>
        <w:pStyle w:val="ListParagraph"/>
        <w:numPr>
          <w:ilvl w:val="0"/>
          <w:numId w:val="12"/>
        </w:numPr>
        <w:spacing w:line="360" w:lineRule="auto"/>
        <w:ind w:left="851"/>
        <w:jc w:val="both"/>
        <w:rPr>
          <w:lang w:val="en-US"/>
        </w:rPr>
      </w:pPr>
      <w:r>
        <w:rPr>
          <w:i/>
          <w:iCs/>
          <w:lang w:val="en-US"/>
        </w:rPr>
        <w:t>Genetic Algorithm for Lecturing Schedule Optimization (Case Study: University of Boyolali</w:t>
      </w:r>
      <w:r>
        <w:rPr>
          <w:lang w:val="en-US"/>
        </w:rPr>
        <w:t>).</w:t>
      </w:r>
    </w:p>
    <w:p w14:paraId="51CE2E0F"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yelesaikan permasalahan penjadwalan kuliah. Penyelesaian yang akan dilakukan pada masalah tersebut didekati </w:t>
      </w:r>
      <w:r>
        <w:rPr>
          <w:lang w:val="en-US"/>
        </w:rPr>
        <w:lastRenderedPageBreak/>
        <w:t xml:space="preserve">dengan membangun sebuah </w:t>
      </w:r>
      <w:r>
        <w:rPr>
          <w:i/>
          <w:iCs/>
          <w:lang w:val="en-US"/>
        </w:rPr>
        <w:t>library</w:t>
      </w:r>
      <w:r>
        <w:rPr>
          <w:lang w:val="en-US"/>
        </w:rPr>
        <w:t xml:space="preserve"> dengan konsep Algoritma Genetika (AG). AG adalah sebuah metode komputasi yang terinspirasi oleh proses seleksi alam. </w:t>
      </w:r>
      <w:r>
        <w:rPr>
          <w:i/>
          <w:iCs/>
          <w:lang w:val="en-US"/>
        </w:rPr>
        <w:t>Library</w:t>
      </w:r>
      <w:r>
        <w:rPr>
          <w:lang w:val="en-US"/>
        </w:rPr>
        <w:t xml:space="preserve"> yang dibangun tersusun oleh beberapa operator seperti </w:t>
      </w:r>
      <w:r>
        <w:rPr>
          <w:i/>
          <w:iCs/>
          <w:lang w:val="en-US"/>
        </w:rPr>
        <w:t xml:space="preserve">Turnamen Selection, Uniform Crossover, Weak Parent Replacement </w:t>
      </w:r>
      <w:r>
        <w:rPr>
          <w:lang w:val="en-US"/>
        </w:rPr>
        <w:t xml:space="preserve">dan dua metode mutasi yaitu </w:t>
      </w:r>
      <w:r>
        <w:rPr>
          <w:i/>
          <w:iCs/>
          <w:lang w:val="en-US"/>
        </w:rPr>
        <w:t xml:space="preserve">Interchanging Mutation </w:t>
      </w:r>
      <w:r>
        <w:rPr>
          <w:lang w:val="en-US"/>
        </w:rPr>
        <w:t xml:space="preserve">dan </w:t>
      </w:r>
      <w:r>
        <w:rPr>
          <w:i/>
          <w:iCs/>
          <w:lang w:val="en-US"/>
        </w:rPr>
        <w:t>Violated Directed Mutation</w:t>
      </w:r>
      <w:r>
        <w:rPr>
          <w:lang w:val="en-US"/>
        </w:rPr>
        <w:t xml:space="preserve"> (VDM).</w:t>
      </w:r>
    </w:p>
    <w:p w14:paraId="6DC9C685" w14:textId="77777777" w:rsidR="009D1207" w:rsidRPr="00765C55" w:rsidRDefault="009D1207" w:rsidP="009D1207">
      <w:pPr>
        <w:pStyle w:val="ListParagraph"/>
        <w:spacing w:line="360" w:lineRule="auto"/>
        <w:ind w:left="567" w:firstLine="284"/>
        <w:jc w:val="both"/>
        <w:rPr>
          <w:lang w:val="en-US"/>
        </w:rPr>
      </w:pPr>
      <w:r>
        <w:rPr>
          <w:lang w:val="en-US"/>
        </w:rPr>
        <w:t xml:space="preserve">Kedua metode mutasi dibandingkan untuk mendapatkan metode mutasi yang ketentuan penjadwalan yang belum diakomodasi didalam </w:t>
      </w:r>
      <w:r>
        <w:rPr>
          <w:i/>
          <w:iCs/>
          <w:lang w:val="en-US"/>
        </w:rPr>
        <w:t>library</w:t>
      </w:r>
      <w:r>
        <w:rPr>
          <w:lang w:val="en-US"/>
        </w:rPr>
        <w:t xml:space="preserve"> tanpa modeifikasi inti program. Hasil uji coba menunjukkan bahwa mutasi dengan VDM lebih menjanjikan solusi yang optimal daripada menggunakan </w:t>
      </w:r>
      <w:r>
        <w:rPr>
          <w:i/>
          <w:iCs/>
          <w:lang w:val="en-US"/>
        </w:rPr>
        <w:t>Interchanging Mutation</w:t>
      </w:r>
      <w:r>
        <w:rPr>
          <w:i/>
          <w:iCs/>
          <w:lang w:val="en-US"/>
        </w:rPr>
        <w:fldChar w:fldCharType="begin" w:fldLock="1"/>
      </w:r>
      <w:r>
        <w:rPr>
          <w:i/>
          <w:iCs/>
          <w:lang w:val="en-US"/>
        </w:rPr>
        <w:instrText>ADDIN CSL_CITATION {"citationItems":[{"id":"ITEM-1","itemData":{"DOI":"10.22146/ijccs.43038","ISSN":"1978-1520","abstract":"Scheduling is a classic problem in lecturing. Rooms, lecturers, times and scheduling constraints must be managed well to get an optimal schedule. University of Boyolali (UBY) also encounter the same scheduling problems. The problem was tried to be solved by building a library based on Genetic Algorithm (GA). GA is a computation method which inspired by natural selection. The computation consists of some operators i.e. Tournament Selection, Uniform Crossover, Weak Parent Replacement and two mutation operators (Interchanging Mutation and Violated Directed Mutation (VDM)). The two mutation method are compared to find which better mutation operator. The library was planned to have a capability to define custom constraints (scheduling requirements that were not accommodated by the library) without core program modifications. The test results show that VDM is more promising for optimal solutions than Interchanging Mutation. In UBY cases, optimal solution (fitness value=1) is reached in 12 minutes 41 second with adding 6 new room and inactivated 2 constraint i.e. lecturing begins at 14.00 except for 3rd semester of science law study program with morning class and lecturing participants must not over classroom capacity.","author":[{"dropping-particle":"","family":"Kristiadi","given":"David","non-dropping-particle":"","parse-names":false,"suffix":""},{"dropping-particle":"","family":"Hartanto","given":"Rudy","non-dropping-particle":"","parse-names":false,"suffix":""}],"container-title":"IJCCS (Indonesian Journal of Computing and Cybernetics Systems)","id":"ITEM-1","issue":"1","issued":{"date-parts":[["2019"]]},"page":"83","title":"Genetic Algorithm for lecturing schedule optimization (Case Study: University of Boyolali)","type":"article-journal","volume":"13"},"uris":["http://www.mendeley.com/documents/?uuid=9b0a93be-e857-46d8-940e-b71e699b8e27"]}],"mendeley":{"formattedCitation":"[30]","plainTextFormattedCitation":"[30]","previouslyFormattedCitation":"[30]"},"properties":{"noteIndex":0},"schema":"https://github.com/citation-style-language/schema/raw/master/csl-citation.json"}</w:instrText>
      </w:r>
      <w:r>
        <w:rPr>
          <w:i/>
          <w:iCs/>
          <w:lang w:val="en-US"/>
        </w:rPr>
        <w:fldChar w:fldCharType="separate"/>
      </w:r>
      <w:r w:rsidRPr="00B80343">
        <w:rPr>
          <w:iCs/>
          <w:noProof/>
          <w:lang w:val="en-US"/>
        </w:rPr>
        <w:t>[30]</w:t>
      </w:r>
      <w:r>
        <w:rPr>
          <w:i/>
          <w:iCs/>
          <w:lang w:val="en-US"/>
        </w:rPr>
        <w:fldChar w:fldCharType="end"/>
      </w:r>
      <w:r>
        <w:rPr>
          <w:i/>
          <w:iCs/>
          <w:lang w:val="en-US"/>
        </w:rPr>
        <w:t>.</w:t>
      </w:r>
    </w:p>
    <w:p w14:paraId="70D1CAAF" w14:textId="77777777" w:rsidR="009D1207" w:rsidRDefault="009D1207" w:rsidP="009D1207">
      <w:pPr>
        <w:pStyle w:val="ListParagraph"/>
        <w:numPr>
          <w:ilvl w:val="0"/>
          <w:numId w:val="12"/>
        </w:numPr>
        <w:spacing w:line="360" w:lineRule="auto"/>
        <w:ind w:left="851"/>
        <w:jc w:val="both"/>
        <w:rPr>
          <w:lang w:val="en-US"/>
        </w:rPr>
      </w:pPr>
      <w:r>
        <w:rPr>
          <w:lang w:val="en-US"/>
        </w:rPr>
        <w:t xml:space="preserve">Implementasi Algoritma Genetika Dengan Variasi </w:t>
      </w:r>
      <w:r>
        <w:rPr>
          <w:i/>
          <w:iCs/>
          <w:lang w:val="en-US"/>
        </w:rPr>
        <w:t>Crossover</w:t>
      </w:r>
      <w:r>
        <w:rPr>
          <w:lang w:val="en-US"/>
        </w:rPr>
        <w:t xml:space="preserve"> Dalam Penyelesaian </w:t>
      </w:r>
      <w:r>
        <w:rPr>
          <w:i/>
          <w:iCs/>
          <w:lang w:val="en-US"/>
        </w:rPr>
        <w:t xml:space="preserve">Capacitated Vehicle Routing Problem </w:t>
      </w:r>
      <w:proofErr w:type="gramStart"/>
      <w:r>
        <w:rPr>
          <w:i/>
          <w:iCs/>
          <w:lang w:val="en-US"/>
        </w:rPr>
        <w:t>With</w:t>
      </w:r>
      <w:proofErr w:type="gramEnd"/>
      <w:r>
        <w:rPr>
          <w:i/>
          <w:iCs/>
          <w:lang w:val="en-US"/>
        </w:rPr>
        <w:t xml:space="preserve"> Time Windows</w:t>
      </w:r>
      <w:r>
        <w:rPr>
          <w:lang w:val="en-US"/>
        </w:rPr>
        <w:t xml:space="preserve"> (CVRPTW) Pada Pendistribusian Air Mineral.</w:t>
      </w:r>
    </w:p>
    <w:p w14:paraId="3B598AD8" w14:textId="77777777" w:rsidR="009D1207" w:rsidRDefault="009D1207" w:rsidP="009D1207">
      <w:pPr>
        <w:pStyle w:val="ListParagraph"/>
        <w:spacing w:line="360" w:lineRule="auto"/>
        <w:ind w:left="567" w:firstLine="284"/>
        <w:jc w:val="both"/>
        <w:rPr>
          <w:lang w:val="en-US"/>
        </w:rPr>
      </w:pPr>
      <w:r>
        <w:rPr>
          <w:lang w:val="en-US"/>
        </w:rPr>
        <w:t>Penelitian ini bertujuan untuk mengatasi keterlambatan dalam mendistribusikan galon air mineral karena pada kasus tersebut PT Artha Envirotama sebagai salah satu perusahaan yang bergerak dalam pelayanan ketersediaan air minum memerlukan strategi pendistribusian yang tepat agar dapat mendistribusikan air mineral secara efektif sehingga mampu meminimalkan waktu pendistribusian air mineral ke pelanggan-pelanggannya dan semua pelanggan mendapatkan pelayanan yang baik.</w:t>
      </w:r>
    </w:p>
    <w:p w14:paraId="75305044" w14:textId="77777777" w:rsidR="009D1207" w:rsidRDefault="009D1207" w:rsidP="009D1207">
      <w:pPr>
        <w:pStyle w:val="ListParagraph"/>
        <w:spacing w:line="360" w:lineRule="auto"/>
        <w:ind w:left="567" w:firstLine="284"/>
        <w:jc w:val="both"/>
        <w:rPr>
          <w:lang w:val="en-US"/>
        </w:rPr>
      </w:pPr>
      <w:r>
        <w:rPr>
          <w:lang w:val="en-US"/>
        </w:rPr>
        <w:t xml:space="preserve">Saat ini, pendistribusian galon air mineral oleh Evita ke seluruh pelanggan-pelanggannya masih sering terjadi keterlambatan dan waktu distribusi masih lebih dari batas waktu yang diharapkan, yaitu 480 menit untuk setiap kendaraan. Artinya, setiap kendaraan yang mendistribusikan galon air mineral harus selesai melakukan pendistribusan tidak lebih dari 480 menit. </w:t>
      </w:r>
    </w:p>
    <w:p w14:paraId="59842BB3" w14:textId="77777777" w:rsidR="009D1207" w:rsidRDefault="009D1207" w:rsidP="009D1207">
      <w:pPr>
        <w:pStyle w:val="ListParagraph"/>
        <w:spacing w:line="360" w:lineRule="auto"/>
        <w:ind w:left="567" w:firstLine="284"/>
        <w:jc w:val="both"/>
        <w:rPr>
          <w:lang w:val="en-US"/>
        </w:rPr>
      </w:pPr>
      <w:r>
        <w:rPr>
          <w:lang w:val="en-US"/>
        </w:rPr>
        <w:t>Untuk mengatasi keterlambatan distribusi air mineral ke masing-masing pelanggan agar distribusi dapat selesai tepat waktu, diperlukan rute distribusi yang optimal sehingga galon air mineral lebih cepat sampai pada pelanggan. Oleh karena itu dibutuhkan metode optimasi yang dapat diterapkan untuk menentukan rute terpendek</w:t>
      </w:r>
      <w:r>
        <w:rPr>
          <w:lang w:val="en-US"/>
        </w:rPr>
        <w:fldChar w:fldCharType="begin" w:fldLock="1"/>
      </w:r>
      <w:r>
        <w:rPr>
          <w:lang w:val="en-US"/>
        </w:rPr>
        <w:instrText>ADDIN CSL_CITATION {"citationItems":[{"id":"ITEM-1","itemData":{"author":[{"dropping-particle":"","family":"Ayuningrum","given":"Niken Lisca Aggyta","non-dropping-particle":"","parse-names":false,"suffix":""},{"dropping-particle":"","family":"Saptaningtyas","given":"Fitriana Yuli","non-dropping-particle":"","parse-names":false,"suffix":""}],"container-title":"Jurnal Matematika","id":"ITEM-1","issue":"3","issued":{"date-parts":[["2017"]]},"page":"62-72","title":"Implementasi algoritma genetika dengan variasi crossover dalam penyelesaian capacitated vehicle routing problem with time windows ( cvrptw ) pada pendistribusian air mineral","type":"article-journal","volume":"6"},"uris":["http://www.mendeley.com/documents/?uuid=1af19f5d-f104-49d5-8ce3-d9fadc26258e"]}],"mendeley":{"formattedCitation":"[15]","plainTextFormattedCitation":"[15]","previouslyFormattedCitation":"[15]"},"properties":{"noteIndex":0},"schema":"https://github.com/citation-style-language/schema/raw/master/csl-citation.json"}</w:instrText>
      </w:r>
      <w:r>
        <w:rPr>
          <w:lang w:val="en-US"/>
        </w:rPr>
        <w:fldChar w:fldCharType="separate"/>
      </w:r>
      <w:r w:rsidRPr="009F3B84">
        <w:rPr>
          <w:noProof/>
          <w:lang w:val="en-US"/>
        </w:rPr>
        <w:t>[15]</w:t>
      </w:r>
      <w:r>
        <w:rPr>
          <w:lang w:val="en-US"/>
        </w:rPr>
        <w:fldChar w:fldCharType="end"/>
      </w:r>
      <w:r>
        <w:rPr>
          <w:lang w:val="en-US"/>
        </w:rPr>
        <w:t>.</w:t>
      </w:r>
    </w:p>
    <w:p w14:paraId="3E8D5A8D" w14:textId="77777777" w:rsidR="009D1207" w:rsidRDefault="009D1207" w:rsidP="009D1207">
      <w:pPr>
        <w:pStyle w:val="ListParagraph"/>
        <w:numPr>
          <w:ilvl w:val="0"/>
          <w:numId w:val="12"/>
        </w:numPr>
        <w:spacing w:line="360" w:lineRule="auto"/>
        <w:ind w:left="851"/>
        <w:jc w:val="both"/>
        <w:rPr>
          <w:lang w:val="en-US"/>
        </w:rPr>
      </w:pPr>
      <w:r>
        <w:rPr>
          <w:lang w:val="en-US"/>
        </w:rPr>
        <w:lastRenderedPageBreak/>
        <w:t>Penerapan Algoritma Genetika Untuk Penentuan Batasan Fungsi Keanggotaan Fuzzy Tsukamoto Pada Kasus Peramalan Permintaan Barang.</w:t>
      </w:r>
    </w:p>
    <w:p w14:paraId="4FD7BBF9" w14:textId="77777777" w:rsidR="009D1207" w:rsidRDefault="009D1207" w:rsidP="009D1207">
      <w:pPr>
        <w:pStyle w:val="ListParagraph"/>
        <w:spacing w:line="360" w:lineRule="auto"/>
        <w:ind w:left="567" w:firstLine="284"/>
        <w:jc w:val="both"/>
        <w:rPr>
          <w:lang w:val="en-US"/>
        </w:rPr>
      </w:pPr>
      <w:r>
        <w:rPr>
          <w:lang w:val="en-US"/>
        </w:rPr>
        <w:t>Penelitian ini bertujuan untuk mengetahui peramalan permintaan barang produksi semen. Peramalan permintaan diharapkan akan terealisir untuk jangka waktu tertentu pada masa yang akan datang, peramalan perimintaan tersebut akan menjadi masukan yang sangat penting dalam mengambil keputusan perencanaan dan pengendalian suatu perusahaan.</w:t>
      </w:r>
    </w:p>
    <w:p w14:paraId="225316C0" w14:textId="77777777" w:rsidR="009D1207" w:rsidRDefault="009D1207" w:rsidP="009D1207">
      <w:pPr>
        <w:pStyle w:val="ListParagraph"/>
        <w:spacing w:line="360" w:lineRule="auto"/>
        <w:ind w:left="567" w:firstLine="284"/>
        <w:jc w:val="both"/>
        <w:rPr>
          <w:lang w:val="en-US"/>
        </w:rPr>
      </w:pPr>
      <w:r>
        <w:rPr>
          <w:lang w:val="en-US"/>
        </w:rPr>
        <w:t>Dalam kegiatan peramalan memerlukan penerapan metode yang optimal dalam menghasilkan suatu peramalan permintaan. Hal tersebut bertujuan agar dapat mengetahui tingkat permintaan yang akan datang dan meminimumkan kesalahan pada perhitungan peramalan. Apabila nilai dalam peramalan yang kurang tepat, maka akan menyebabkan ketidaksesuaian kuantitas dan kualitas produk dengan permintaan pasar.</w:t>
      </w:r>
    </w:p>
    <w:p w14:paraId="689C8EAD" w14:textId="77777777" w:rsidR="009D1207" w:rsidRDefault="009D1207" w:rsidP="009D1207">
      <w:pPr>
        <w:pStyle w:val="ListParagraph"/>
        <w:spacing w:line="360" w:lineRule="auto"/>
        <w:ind w:left="567" w:firstLine="284"/>
        <w:jc w:val="both"/>
        <w:rPr>
          <w:lang w:val="en-US"/>
        </w:rPr>
      </w:pPr>
      <w:r>
        <w:rPr>
          <w:lang w:val="en-US"/>
        </w:rPr>
        <w:t>Sistem yang akan dibangun pada penelitian ini mampu menghasilkan nilai akurasi yang tepat dalam meramalkan suatu permintaan barang Sistem inferensi Fuzzy Tsukamoto bisa diimplementasikan untuk peramalan. Salah satu permalahan dalam penerapan metode Fuzzy adalah sulitnya menentukan batasan fungsi keanggotaan yang tepat. Karena itu pada tulisan ini diusulkan penggunaan algoritma genetika untuk memperbaiki batasan fungsi keanggotaan fuzzy sehingga didapatkan hasil peramalan yang lebih akurat</w:t>
      </w:r>
      <w:r>
        <w:rPr>
          <w:lang w:val="en-US"/>
        </w:rPr>
        <w:fldChar w:fldCharType="begin" w:fldLock="1"/>
      </w:r>
      <w:r>
        <w:rPr>
          <w:lang w:val="en-US"/>
        </w:rPr>
        <w:instrText>ADDIN CSL_CITATION {"citationItems":[{"id":"ITEM-1","itemData":{"DOI":"10.25126/jtiik.201633201","ISSN":"2355-7699","abstract":"Studies have shown that along with primary tumor response, lymph node status after RTx/CTx is one of the most important prognostic factors for advanced esophageal carcinoma. The goal of our study was to investigate the influence of neoadjuvant radiochemotherapy (RTx/CTx) on lymph nodes (LN).","author":[{"dropping-particle":"","family":"Armanda","given":"Rifki Setya","non-dropping-particle":"","parse-names":false,"suffix":""},{"dropping-particle":"","family":"Mahmudy","given":"Wayan Firdaus","non-dropping-particle":"","parse-names":false,"suffix":""}],"container-title":"Jurnal Teknologi Informasi dan Ilmu Komputer","id":"ITEM-1","issue":"3","issued":{"date-parts":[["2016"]]},"page":"169","title":"Penerapan Algoritma Genetika Untuk Penentuan Batasan Fungsi Kenggotaan Fuzzy Tsukamoto Pada Kasus Peramalan Permintaan Barang","type":"article-journal","volume":"3"},"uris":["http://www.mendeley.com/documents/?uuid=e2701e62-518d-4116-bc92-0a7db3beb696"]}],"mendeley":{"formattedCitation":"[31]","plainTextFormattedCitation":"[31]","previouslyFormattedCitation":"[31]"},"properties":{"noteIndex":0},"schema":"https://github.com/citation-style-language/schema/raw/master/csl-citation.json"}</w:instrText>
      </w:r>
      <w:r>
        <w:rPr>
          <w:lang w:val="en-US"/>
        </w:rPr>
        <w:fldChar w:fldCharType="separate"/>
      </w:r>
      <w:r w:rsidRPr="009F3B84">
        <w:rPr>
          <w:noProof/>
          <w:lang w:val="en-US"/>
        </w:rPr>
        <w:t>[31]</w:t>
      </w:r>
      <w:r>
        <w:rPr>
          <w:lang w:val="en-US"/>
        </w:rPr>
        <w:fldChar w:fldCharType="end"/>
      </w:r>
      <w:r>
        <w:rPr>
          <w:lang w:val="en-US"/>
        </w:rPr>
        <w:t>.</w:t>
      </w:r>
    </w:p>
    <w:p w14:paraId="591A7543" w14:textId="77777777" w:rsidR="009D1207" w:rsidRDefault="009D1207" w:rsidP="009D1207">
      <w:pPr>
        <w:pStyle w:val="ListParagraph"/>
        <w:numPr>
          <w:ilvl w:val="0"/>
          <w:numId w:val="12"/>
        </w:numPr>
        <w:spacing w:line="360" w:lineRule="auto"/>
        <w:ind w:left="851"/>
        <w:jc w:val="both"/>
        <w:rPr>
          <w:lang w:val="en-US"/>
        </w:rPr>
      </w:pPr>
      <w:r>
        <w:rPr>
          <w:lang w:val="en-US"/>
        </w:rPr>
        <w:t>Optimasi Pemodelan Regresi Linier Berganda Pada Prediksi Jumlah Kecelakaan Sepeda Motor Dengan Algoritma Genetika.</w:t>
      </w:r>
    </w:p>
    <w:p w14:paraId="67117330" w14:textId="77777777" w:rsidR="009D1207" w:rsidRDefault="009D1207" w:rsidP="009D1207">
      <w:pPr>
        <w:pStyle w:val="ListParagraph"/>
        <w:spacing w:line="360" w:lineRule="auto"/>
        <w:ind w:left="567" w:firstLine="284"/>
        <w:jc w:val="both"/>
        <w:rPr>
          <w:lang w:val="en-US"/>
        </w:rPr>
      </w:pPr>
      <w:r>
        <w:rPr>
          <w:lang w:val="en-US"/>
        </w:rPr>
        <w:t>Penelitian ini bertujuan untuk memprediksi daerah yang sering terjadi kecelakaan lalu lintas. Karena angka kecelakaan lalu lintas yang terus meningkat membuat berbagai pihak mencari solusi untuk mencegah terjadinya kecelakaan lalu lintas. Agar terjadi relevan antara solusi yang dihasilkan dengan masalah yang ada, maka diperlukan informasi yang dapat menunjang dari data kecelakaan lalu lintas yang selama ini terjadi.</w:t>
      </w:r>
    </w:p>
    <w:p w14:paraId="237CEF33" w14:textId="77777777" w:rsidR="009D1207" w:rsidRDefault="009D1207" w:rsidP="009D1207">
      <w:pPr>
        <w:pStyle w:val="ListParagraph"/>
        <w:spacing w:line="360" w:lineRule="auto"/>
        <w:ind w:left="567" w:firstLine="284"/>
        <w:jc w:val="both"/>
        <w:rPr>
          <w:lang w:val="en-US"/>
        </w:rPr>
      </w:pPr>
      <w:r>
        <w:rPr>
          <w:lang w:val="en-US"/>
        </w:rPr>
        <w:t xml:space="preserve">Sistem memprediksi daerah yang sering terjadi kecelakaan lalu lintas berdasarkan parameter yang digunakan antara lain panjang jalan, lebar badan </w:t>
      </w:r>
      <w:r>
        <w:rPr>
          <w:lang w:val="en-US"/>
        </w:rPr>
        <w:lastRenderedPageBreak/>
        <w:t>volume, kecepatan, jumlah lajur, jumlah arah, pembatas/median, akses persil dan lebar bahu. Parameter tersebut digunakan untuk memberikan informasi, sehingga dapat dicari solusi pencegahan kecelakaan lalu lintas.</w:t>
      </w:r>
    </w:p>
    <w:p w14:paraId="0AF14D8C" w14:textId="77777777" w:rsidR="009D1207" w:rsidRPr="003E64FD" w:rsidRDefault="009D1207" w:rsidP="009D1207">
      <w:pPr>
        <w:pStyle w:val="ListParagraph"/>
        <w:spacing w:line="360" w:lineRule="auto"/>
        <w:ind w:left="567" w:firstLine="284"/>
        <w:jc w:val="both"/>
        <w:rPr>
          <w:lang w:val="en-US"/>
        </w:rPr>
      </w:pPr>
      <w:r>
        <w:rPr>
          <w:lang w:val="en-US"/>
        </w:rPr>
        <w:t>Dari permasalan yang ada makan dibuat model dengan persamaan regresi linier yang terdiri dari variabel terikat (Y) dan variabel bebas (X) yang dioptimasi dengan menggunakan algoritma genetika</w:t>
      </w:r>
      <w:r>
        <w:rPr>
          <w:lang w:val="en-US"/>
        </w:rPr>
        <w:fldChar w:fldCharType="begin" w:fldLock="1"/>
      </w:r>
      <w:r>
        <w:rPr>
          <w:lang w:val="en-US"/>
        </w:rPr>
        <w:instrText>ADDIN CSL_CITATION {"citationItems":[{"id":"ITEM-1","itemData":{"abstract":"Abstrak Kecelakaan lalu lintas dari tahun ke tahun semakin meningkat menurut catatan Badan Pusat Statistika dari tahun 1992 hingga tahun 2003. Menurut, World Health Organization (WHO) mencatatat bahwa hampir 3.400 orang per hari meninggal dunia karena kecalakaan lalu lintas. Kota Surabaya merupakan salah satu kota metropolitan yang ada di Indonesia. Pertumbuhan penduduk cukup pesat karena kota Surabaya juga sebagai ibu kota provinsi Jawa Timur. Sistem memprediksi daerah yang sering terjadi kecelakaan lalu lintas berdasarkan parameter yang digunakan antara lain panjang jalan, lebar badan volume, kecepatan, jumlah lajur, jumlah arah, pembatas/median, akses persil dan lebar bahu dengan menggunakan regresi linier berganda yang dioptimasi dengan algoritme genetika. Pada algoritme genetika menggunakan bilangan riil dengan panjang kromosom 10 gen. Metode crossover yang digunakan extended intermediate crossover sedangkan mutasi menggunakan random mutation, serta seleksi menggunakan elitism selection. Dari hasil uji coba yang dilakukan menghasilkan ukuran populasi yaitu 125, kombinasi cr dan mr yang terbaik yaitu 0,6:0,4 dan generasi terbaik sebanyak 700. Perbandingan tingkat error tanpa optimasi menunjukkan nilai error yang lebih rendah yaitu 0,5% dibandingkan dengan regresi yang menghasilkan nilai error sebesar 1,5 %. Kata kunci: kecelakaan, prediksi, regresi linier, algoritme genetika Abstract Traffic accidents are increasing from year to year according to the Badan Pusat Stastistika record from 1992 to 2003. According to the World Health Organization (WHO), it noted that nearly 3,400 people per day died due to traffic accidents. Surabaya is one of the metropolitan cities in Indonesia. Population growth is quite fast because the city of Surabaya is also the capital of East Java province. The system predicts the area of frequent traffic accidents based on the parameters used such as the length of the road, the width of the volume body, the velocity, the number of lanes, the number of directions, the boundary / median, the plot access and the shoulder width by using linear regression optimized with the genetic algorithm. The genetic algorithm uses real numbers with 10 of gene chromosome lengths. The crossover method used by the extended intermediate crossover while the mutation uses random mutation, and the selection uses elitism selection. From the results of the experiments conducted to produce population is 125, the best combination of cr and mr is 0,6:0,4 a…","author":[{"dropping-particle":"","family":"Fraticasari","given":"Sema Yuni;","non-dropping-particle":"","parse-names":false,"suffix":""},{"dropping-particle":"","family":"Ratnawati","given":"Dian Eka;","non-dropping-particle":"","parse-names":false,"suffix":""},{"dropping-particle":"","family":"Wihandika","given":"Randy Cahya","non-dropping-particle":"","parse-names":false,"suffix":""}],"container-title":"Jurnal Pengembangan Teknologi Informasi dan Ilmu Komputer (JPTIIK) Universitas Brawijaya","id":"ITEM-1","issue":"5","issued":{"date-parts":[["2018"]]},"page":"1932-1939","title":"Optimasi Pemodelan Regresi Linier Berganda Pada Prediksi Jumlah Kecelakaan Sepeda Motor Dengan Algoritme Genetika","type":"article-journal","volume":"2"},"uris":["http://www.mendeley.com/documents/?uuid=b2745da7-0b3e-462c-990a-19a59e71a3c2"]}],"mendeley":{"formattedCitation":"[32]","plainTextFormattedCitation":"[32]","previouslyFormattedCitation":"[32]"},"properties":{"noteIndex":0},"schema":"https://github.com/citation-style-language/schema/raw/master/csl-citation.json"}</w:instrText>
      </w:r>
      <w:r>
        <w:rPr>
          <w:lang w:val="en-US"/>
        </w:rPr>
        <w:fldChar w:fldCharType="separate"/>
      </w:r>
      <w:r w:rsidRPr="009F3B84">
        <w:rPr>
          <w:noProof/>
          <w:lang w:val="en-US"/>
        </w:rPr>
        <w:t>[32]</w:t>
      </w:r>
      <w:r>
        <w:rPr>
          <w:lang w:val="en-US"/>
        </w:rPr>
        <w:fldChar w:fldCharType="end"/>
      </w:r>
      <w:r>
        <w:rPr>
          <w:lang w:val="en-US"/>
        </w:rPr>
        <w:t>.</w:t>
      </w:r>
    </w:p>
    <w:p w14:paraId="6638BB6A" w14:textId="77777777" w:rsidR="009D1207" w:rsidRDefault="009D1207" w:rsidP="009D1207">
      <w:pPr>
        <w:pStyle w:val="ListParagraph"/>
        <w:numPr>
          <w:ilvl w:val="0"/>
          <w:numId w:val="12"/>
        </w:numPr>
        <w:spacing w:line="360" w:lineRule="auto"/>
        <w:ind w:left="851"/>
        <w:jc w:val="both"/>
        <w:rPr>
          <w:lang w:val="en-US"/>
        </w:rPr>
      </w:pPr>
      <w:r>
        <w:rPr>
          <w:lang w:val="en-US"/>
        </w:rPr>
        <w:t>Penerapan Data Mining Menggunakan Perbandingan Algoritma Greedy Dengan Algoritma Genetika Pada Prediksi Rentet Waktu Harga Crude Palm Oil.</w:t>
      </w:r>
    </w:p>
    <w:p w14:paraId="297ABD42"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mbuat sebuah model yang menggambarkan bagaimana sifat informasi harga </w:t>
      </w:r>
      <w:r>
        <w:rPr>
          <w:i/>
          <w:iCs/>
          <w:lang w:val="en-US"/>
        </w:rPr>
        <w:t>Crude Palm Oil</w:t>
      </w:r>
      <w:r>
        <w:rPr>
          <w:lang w:val="en-US"/>
        </w:rPr>
        <w:t xml:space="preserve"> (CPO) tersebut dan informasi harga CPO dapat terbentuk sedemikian rupa sampai dengan informasi harga CPO pada saat ini (</w:t>
      </w:r>
      <w:r>
        <w:rPr>
          <w:i/>
          <w:iCs/>
          <w:lang w:val="en-US"/>
        </w:rPr>
        <w:t>present</w:t>
      </w:r>
      <w:r>
        <w:rPr>
          <w:lang w:val="en-US"/>
        </w:rPr>
        <w:t>).</w:t>
      </w:r>
    </w:p>
    <w:p w14:paraId="64BB4818" w14:textId="77777777" w:rsidR="009D1207" w:rsidRDefault="009D1207" w:rsidP="009D1207">
      <w:pPr>
        <w:pStyle w:val="ListParagraph"/>
        <w:spacing w:line="360" w:lineRule="auto"/>
        <w:ind w:left="567" w:firstLine="284"/>
        <w:jc w:val="both"/>
        <w:rPr>
          <w:lang w:val="en-US"/>
        </w:rPr>
      </w:pPr>
      <w:r>
        <w:rPr>
          <w:lang w:val="en-US"/>
        </w:rPr>
        <w:t xml:space="preserve">Dalam hal ini </w:t>
      </w:r>
      <w:r>
        <w:rPr>
          <w:i/>
          <w:iCs/>
          <w:lang w:val="en-US"/>
        </w:rPr>
        <w:t>neural network</w:t>
      </w:r>
      <w:r>
        <w:rPr>
          <w:lang w:val="en-US"/>
        </w:rPr>
        <w:t xml:space="preserve"> dipilih karena merupakan model non-linear yang dapat dilatih untuk dapat memetakan data historikal dan data masa depan dari data </w:t>
      </w:r>
      <w:r>
        <w:rPr>
          <w:i/>
          <w:iCs/>
          <w:lang w:val="en-US"/>
        </w:rPr>
        <w:t>time series</w:t>
      </w:r>
      <w:r>
        <w:rPr>
          <w:lang w:val="en-US"/>
        </w:rPr>
        <w:t xml:space="preserve"> dengan cara demikian ekstrak struktur hidden dan hubungannya yang dapat menentukan data yang diramalkan.</w:t>
      </w:r>
    </w:p>
    <w:p w14:paraId="7FC9A69E" w14:textId="77777777" w:rsidR="009D1207" w:rsidRPr="00ED338C" w:rsidRDefault="009D1207" w:rsidP="009D1207">
      <w:pPr>
        <w:pStyle w:val="ListParagraph"/>
        <w:spacing w:line="360" w:lineRule="auto"/>
        <w:ind w:left="567" w:firstLine="284"/>
        <w:jc w:val="both"/>
        <w:rPr>
          <w:lang w:val="en-US"/>
        </w:rPr>
      </w:pPr>
      <w:r>
        <w:rPr>
          <w:lang w:val="en-US"/>
        </w:rPr>
        <w:t>Algoritma yang termasuk penggunaannya dalam permasalahan optimasi adalah algoritma genetika. Salah satu daya tarik algoritma genetika terletak pada kesederhanaan dan kemampuan untuk mencari solusi yang baik dan cepat untuk masalah yang kompleks</w:t>
      </w:r>
      <w:r>
        <w:rPr>
          <w:lang w:val="en-US"/>
        </w:rPr>
        <w:fldChar w:fldCharType="begin" w:fldLock="1"/>
      </w:r>
      <w:r>
        <w:rPr>
          <w:lang w:val="en-US"/>
        </w:rPr>
        <w:instrText>ADDIN CSL_CITATION {"citationItems":[{"id":"ITEM-1","itemData":{"DOI":"10.21831/elinvo.v2i1.13033","ISSN":"2580-6424","abstract":"Penelitian ini menerapkan data mining pada prediksi harga CPO (Crude Palm Oil) dengan membandingkan pemodelan optimasi seleksi fitur algoritma genetika dan algoritma greedy pada metode neural network (NN). Prediksi harga CPO dilakukan untuk memenuhi kebutuhan investor kelapa sawit, melalui analisa masalah fluktuasi harga CPO time series yang tidak pasti. Guna mempermudah dalam melakukan perhitungan, langkah-langkah dari algoritma Genetika dan algoritma Greedy diimplementasikan dengan program komputer Rapid Miner Studio. Adapun tujuan penelitian ini yaitu mengetahui perbandingan akurasi dengan parameter evaluasi RMSE yang dihasilkan dan waktu eksekusi program yang dibutuhkan oleh algoritma Genetika dan algoritma Greedy dalam menyelesaikan masalah prediksi harga CPO. Hasil pengujian akurasi menunjukkan bahwa penggunaan metode NN optimasi algoritma Genetika secara umum memberikan nilai RMSE yang lebih baik (0,096) dibandingkan algoritma Greedy-forward selection (0,111) dan algoritma Greedy-backward selection (0,101). Akan tetapi jika ditinjau dari waktu eksekusi program yang dibutuhkan dalam menyelesaikan masalah prediksi harga CPO, maka algoritma Genetika membutuhkan waktu yang lebih lama dari pada algoritma Greedy.Kata Kunci: algoritma Genetika, algoritma Greedy, neural network, prediksi harga CPO, time series.","author":[{"dropping-particle":"","family":"Puspitasari","given":"Desy Ika","non-dropping-particle":"","parse-names":false,"suffix":""}],"container-title":"Elinvo (Electronics, Informatics, and Vocational Education)","id":"ITEM-1","issue":"1","issued":{"date-parts":[["2017"]]},"page":"21-26","title":"Penerapan Data Mining Menggunakan Perbandingan Algoritma Greedy Dengan Algoritma Genetika Pada Prediksi Rentet Waktu Harga Crude Palm Oil","type":"article-journal","volume":"2"},"uris":["http://www.mendeley.com/documents/?uuid=87c06541-1bbc-4ecd-a0e4-6b5d14dfaf27"]}],"mendeley":{"formattedCitation":"[33]","plainTextFormattedCitation":"[33]","previouslyFormattedCitation":"[33]"},"properties":{"noteIndex":0},"schema":"https://github.com/citation-style-language/schema/raw/master/csl-citation.json"}</w:instrText>
      </w:r>
      <w:r>
        <w:rPr>
          <w:lang w:val="en-US"/>
        </w:rPr>
        <w:fldChar w:fldCharType="separate"/>
      </w:r>
      <w:r w:rsidRPr="009F3B84">
        <w:rPr>
          <w:noProof/>
          <w:lang w:val="en-US"/>
        </w:rPr>
        <w:t>[33]</w:t>
      </w:r>
      <w:r>
        <w:rPr>
          <w:lang w:val="en-US"/>
        </w:rPr>
        <w:fldChar w:fldCharType="end"/>
      </w:r>
      <w:r>
        <w:rPr>
          <w:lang w:val="en-US"/>
        </w:rPr>
        <w:t>.</w:t>
      </w:r>
    </w:p>
    <w:p w14:paraId="7609FCCC" w14:textId="77777777" w:rsidR="009D1207" w:rsidRDefault="009D1207" w:rsidP="009D1207">
      <w:pPr>
        <w:pStyle w:val="ListParagraph"/>
        <w:numPr>
          <w:ilvl w:val="0"/>
          <w:numId w:val="12"/>
        </w:numPr>
        <w:spacing w:line="360" w:lineRule="auto"/>
        <w:ind w:left="851"/>
        <w:jc w:val="both"/>
        <w:rPr>
          <w:lang w:val="en-US"/>
        </w:rPr>
      </w:pPr>
      <w:r>
        <w:rPr>
          <w:lang w:val="en-US"/>
        </w:rPr>
        <w:t>Optimasi Persediaan Barang Dalam Produksi Jilbab Menggunakan Algoritma Genetika.</w:t>
      </w:r>
    </w:p>
    <w:p w14:paraId="7834129F" w14:textId="77777777" w:rsidR="009D1207" w:rsidRDefault="009D1207" w:rsidP="009D1207">
      <w:pPr>
        <w:pStyle w:val="ListParagraph"/>
        <w:spacing w:line="360" w:lineRule="auto"/>
        <w:ind w:left="567" w:firstLine="284"/>
        <w:jc w:val="both"/>
        <w:rPr>
          <w:lang w:val="en-US"/>
        </w:rPr>
      </w:pPr>
      <w:r>
        <w:rPr>
          <w:lang w:val="en-US"/>
        </w:rPr>
        <w:t xml:space="preserve">Penelitian ini bertujuan untuk mengoptimasi persediaan barang dalam produksi jilbab. Pentingnya persediaan berpengaruh pada kelancaran kegiatan operasional dalam tujuannya memproduksi suatu barang. Dengan persediaan, perusahaan dapat melayani kebutuhan konsumen akan produk yang ditawarkan. Persediaan barang menjadi hal penting untuk penentuan keuntungan bagi perusahaan. </w:t>
      </w:r>
    </w:p>
    <w:p w14:paraId="00BB48FD" w14:textId="77777777" w:rsidR="009D1207" w:rsidRDefault="009D1207" w:rsidP="009D1207">
      <w:pPr>
        <w:pStyle w:val="ListParagraph"/>
        <w:spacing w:line="360" w:lineRule="auto"/>
        <w:ind w:left="567" w:firstLine="284"/>
        <w:jc w:val="both"/>
        <w:rPr>
          <w:lang w:val="en-US"/>
        </w:rPr>
      </w:pPr>
      <w:r>
        <w:rPr>
          <w:lang w:val="en-US"/>
        </w:rPr>
        <w:t>Dengan sistem persediaan yang baik, suatu perusahaan akan mendapatkan keuntungan yang optimal. Banyak sediktinya persediaan akan berpengaruh terhadap biaya-biaya yang harus dikeluarkan oleh perusahaan.</w:t>
      </w:r>
    </w:p>
    <w:p w14:paraId="2185503F" w14:textId="77777777" w:rsidR="002F5410" w:rsidRDefault="009D1207" w:rsidP="009D1207">
      <w:pPr>
        <w:pStyle w:val="ListParagraph"/>
        <w:spacing w:line="360" w:lineRule="auto"/>
        <w:ind w:left="567" w:firstLine="284"/>
        <w:jc w:val="both"/>
        <w:sectPr w:rsidR="002F5410" w:rsidSect="0081022B">
          <w:headerReference w:type="first" r:id="rId13"/>
          <w:footerReference w:type="first" r:id="rId14"/>
          <w:pgSz w:w="11906" w:h="16838"/>
          <w:pgMar w:top="1701" w:right="1701" w:bottom="1701" w:left="2268" w:header="720" w:footer="720" w:gutter="0"/>
          <w:cols w:space="720"/>
          <w:docGrid w:linePitch="360"/>
        </w:sectPr>
      </w:pPr>
      <w:r>
        <w:rPr>
          <w:lang w:val="en-US"/>
        </w:rPr>
        <w:lastRenderedPageBreak/>
        <w:t xml:space="preserve">Algoritma genetika diterapkan pada kasus optimasi barang untuk mendapatkan keuntungan yang maksimal dengan penghematan biaya persediaan. Optimasi persediaan barang menggunakan teknik </w:t>
      </w:r>
      <w:r>
        <w:rPr>
          <w:i/>
          <w:iCs/>
          <w:lang w:val="en-US"/>
        </w:rPr>
        <w:t>one-cut</w:t>
      </w:r>
      <w:r>
        <w:rPr>
          <w:lang w:val="en-US"/>
        </w:rPr>
        <w:t xml:space="preserve"> </w:t>
      </w:r>
      <w:r>
        <w:rPr>
          <w:i/>
          <w:iCs/>
          <w:lang w:val="en-US"/>
        </w:rPr>
        <w:t>point crossover</w:t>
      </w:r>
      <w:r>
        <w:rPr>
          <w:lang w:val="en-US"/>
        </w:rPr>
        <w:t xml:space="preserve">, mutasi dengan </w:t>
      </w:r>
      <w:r>
        <w:rPr>
          <w:i/>
          <w:iCs/>
          <w:lang w:val="en-US"/>
        </w:rPr>
        <w:t>exchange mutation</w:t>
      </w:r>
      <w:r>
        <w:rPr>
          <w:lang w:val="en-US"/>
        </w:rPr>
        <w:t xml:space="preserve">, dan seleksi menggunakan </w:t>
      </w:r>
      <w:r>
        <w:rPr>
          <w:i/>
          <w:iCs/>
          <w:lang w:val="en-US"/>
        </w:rPr>
        <w:t>elitism selection</w:t>
      </w:r>
      <w:r>
        <w:rPr>
          <w:i/>
          <w:iCs/>
          <w:lang w:val="en-US"/>
        </w:rPr>
        <w:fldChar w:fldCharType="begin" w:fldLock="1"/>
      </w:r>
      <w:r>
        <w:rPr>
          <w:i/>
          <w:iCs/>
          <w:lang w:val="en-US"/>
        </w:rPr>
        <w:instrText>ADDIN CSL_CITATION {"citationItems":[{"id":"ITEM-1","itemData":{"abstract":"ABSTRAK Persediaan merupakan hal yang penting bagi perusahaan untuk menjalankan proses bisnis agar efektif dan efisien sesuai dengan tujuan yang hendak dicapai. Salah satu contohnya adalah persediaan barang dalam produksi jilbab bagi Perusahan Ayune. Kebutuhan jilbab mulai meningkat seiring dengan berkembangnya dunia fashion akan hijab. Agar kebutuhan terpenuhi dibutuhkan persediaan yang cukup. Dengan sistem persediaan yang baik, suatu perusahaan akan mendapatkan keuntungan yang optimal. Hal ini dilihat dari sukses tidaknya perencanaan persediaan dalam produksi barang. Banyak sedikitnya persediaan akan berpengaruh terhadap biaya-biaya yang harus dikeluarkan oleh perusahaan. Algoritma genetika diterapkan pada kasus optimasi barang untuk mendapatkan keuntungan yang maksimal dengan penghematan biaya persediaan. Optimasi persediaan barang menggunakan teknik one-cut point crossover, mutasi dengan exchange mutation dan seleksi menggunakan elitsm selection. Pada penelitian ini terdapat 26 kromosom sebagai data jumlah persediaan yang direpresentasikan menggunakan representasi real coded. Panjang kromosom tersebut merupakan waktu total perusahaan memproduksi jilbab dalam satuan minggu. Solusi optimal diperoleh dari ukuran populasi sebanyak 140, kombinasi crossover rate dan mutation rate adalah 0.5 dan 0.5, jumlah generasi sebanyak 150 yang memperoleh rata-rata nilai fitness tertinggi yaitu 0.01107. Kata Kunci: Algoritma genetika, optimasi persediaan, biaya, jilbab. Inventory is important for companies to carry out business processes in order to effectively and efficiently to conform with the objectives of the company that want to be achieved. One example is the supply of goods in hijab production on Corporate of Ayune. The development of hijab in fashion industry will also affects the hijab demand. This demand of hijab can be fulfilled with a good inventory. If the company applies a good inventory system, the company will get a lot of benefit. It will be seen from the result of the inventory plan, success or failure while supply goods for production. The quantity of supply depends on customer needed. It will affects the cost that have to be incurred by the company to control the amount of production. Genetic algorithm applied on the case of goods optimization to get the maximum benefit by save the inventory cost. Optimization of inventory using the technique of one-cut point crossover, exchange mutation and elitsm technique in selection. In this case, there are …","author":[{"dropping-particle":"","family":"Ramuna","given":"Maretta Dwi Tika","non-dropping-particle":"","parse-names":false,"suffix":""},{"dropping-particle":"","family":"Mahmudy","given":"Wayan Firdaus","non-dropping-particle":"","parse-names":false,"suffix":""}],"container-title":"Repository Jurnal Mahasiswa PTIIK Universitas Brawijaya","id":"ITEM-1","issue":"14","issued":{"date-parts":[["2015"]]},"page":"1-10","title":"Optimasi Persediaan Barang Dalam Produksi Jilbab Menggunakan Algoritma Genetika","type":"article-journal","volume":"5"},"uris":["http://www.mendeley.com/documents/?uuid=accd09bb-40c4-4ac6-aa2d-0ceca90bc0f1"]}],"mendeley":{"formattedCitation":"[34]","plainTextFormattedCitation":"[34]"},"properties":{"noteIndex":0},"schema":"https://github.com/citation-style-language/schema/raw/master/csl-citation.json"}</w:instrText>
      </w:r>
      <w:r>
        <w:rPr>
          <w:i/>
          <w:iCs/>
          <w:lang w:val="en-US"/>
        </w:rPr>
        <w:fldChar w:fldCharType="separate"/>
      </w:r>
      <w:r w:rsidRPr="009F3B84">
        <w:rPr>
          <w:iCs/>
          <w:noProof/>
          <w:lang w:val="en-US"/>
        </w:rPr>
        <w:t>[34]</w:t>
      </w:r>
      <w:r>
        <w:rPr>
          <w:i/>
          <w:iCs/>
          <w:lang w:val="en-US"/>
        </w:rPr>
        <w:fldChar w:fldCharType="end"/>
      </w:r>
      <w:r>
        <w:rPr>
          <w:lang w:val="en-US"/>
        </w:rPr>
        <w:t>.</w:t>
      </w:r>
      <w:r w:rsidRPr="00164109">
        <w:t xml:space="preserve"> </w:t>
      </w:r>
    </w:p>
    <w:p w14:paraId="1BB9E2F2" w14:textId="7ADB8FE8" w:rsidR="002F5410" w:rsidRPr="002F5410" w:rsidRDefault="002F5410" w:rsidP="002F5410">
      <w:pPr>
        <w:pStyle w:val="ListParagraph"/>
        <w:spacing w:line="360" w:lineRule="auto"/>
        <w:ind w:left="0"/>
        <w:jc w:val="center"/>
        <w:rPr>
          <w:b/>
          <w:bCs/>
          <w:lang w:val="en-US"/>
        </w:rPr>
      </w:pPr>
      <w:r>
        <w:rPr>
          <w:b/>
          <w:bCs/>
          <w:lang w:val="en-US"/>
        </w:rPr>
        <w:lastRenderedPageBreak/>
        <w:t>DAFTAR PUSTAKA</w:t>
      </w:r>
    </w:p>
    <w:p w14:paraId="6352AD59" w14:textId="77777777" w:rsidR="002F5410" w:rsidRDefault="002F5410" w:rsidP="002F5410">
      <w:pPr>
        <w:pStyle w:val="ListParagraph"/>
        <w:spacing w:line="360" w:lineRule="auto"/>
        <w:ind w:left="0"/>
        <w:jc w:val="both"/>
      </w:pPr>
    </w:p>
    <w:p w14:paraId="2BEBC2B1" w14:textId="6E60B78F" w:rsidR="009D1207" w:rsidRPr="00001232" w:rsidRDefault="00A76C6A" w:rsidP="002F5410">
      <w:pPr>
        <w:pStyle w:val="ListParagraph"/>
        <w:spacing w:line="360" w:lineRule="auto"/>
        <w:ind w:left="0"/>
        <w:jc w:val="both"/>
        <w:rPr>
          <w:lang w:val="en-US"/>
        </w:rPr>
      </w:pPr>
      <w:hyperlink r:id="rId15" w:history="1">
        <w:r w:rsidR="0005434E" w:rsidRPr="00365EA5">
          <w:rPr>
            <w:rStyle w:val="Hyperlink"/>
          </w:rPr>
          <w:t>https://rafalab.github.io/dsbook/ggplot2.html</w:t>
        </w:r>
      </w:hyperlink>
      <w:r w:rsidR="0005434E" w:rsidRPr="0005434E">
        <w:t xml:space="preserve"> (</w:t>
      </w:r>
      <w:r w:rsidR="0005434E">
        <w:rPr>
          <w:b/>
          <w:bCs/>
          <w:lang w:val="en-US"/>
        </w:rPr>
        <w:t>referensi ggplot2)</w:t>
      </w:r>
    </w:p>
    <w:p w14:paraId="295037A1" w14:textId="4C99D8AD" w:rsidR="00231452" w:rsidRPr="00164109" w:rsidRDefault="00164109" w:rsidP="00164109">
      <w:pPr>
        <w:pStyle w:val="ListParagraph"/>
        <w:spacing w:line="360" w:lineRule="auto"/>
        <w:ind w:left="567" w:firstLine="284"/>
        <w:jc w:val="both"/>
      </w:pPr>
      <w:r w:rsidRPr="00164109">
        <w:t xml:space="preserve"> </w:t>
      </w:r>
    </w:p>
    <w:sectPr w:rsidR="00231452" w:rsidRPr="00164109" w:rsidSect="0081022B">
      <w:pgSz w:w="11906" w:h="16838"/>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D7F7C" w14:textId="77777777" w:rsidR="00A76C6A" w:rsidRDefault="00A76C6A">
      <w:pPr>
        <w:spacing w:after="0" w:line="240" w:lineRule="auto"/>
      </w:pPr>
      <w:r>
        <w:separator/>
      </w:r>
    </w:p>
  </w:endnote>
  <w:endnote w:type="continuationSeparator" w:id="0">
    <w:p w14:paraId="2B56C460" w14:textId="77777777" w:rsidR="00A76C6A" w:rsidRDefault="00A76C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FFF0A6" w14:textId="77777777" w:rsidR="00837752" w:rsidRPr="00B071A3" w:rsidRDefault="00164109">
    <w:pPr>
      <w:pStyle w:val="Footer"/>
      <w:jc w:val="center"/>
      <w:rPr>
        <w:rFonts w:asciiTheme="majorBidi" w:hAnsiTheme="majorBidi" w:cstheme="majorBidi"/>
        <w:sz w:val="24"/>
        <w:szCs w:val="24"/>
      </w:rPr>
    </w:pPr>
    <w:r>
      <w:rPr>
        <w:rFonts w:asciiTheme="majorBidi" w:hAnsiTheme="majorBidi" w:cstheme="majorBidi"/>
        <w:sz w:val="24"/>
        <w:szCs w:val="24"/>
      </w:rPr>
      <w:t>I</w:t>
    </w:r>
    <w:r w:rsidRPr="00B071A3">
      <w:rPr>
        <w:rFonts w:asciiTheme="majorBidi" w:hAnsiTheme="majorBidi" w:cstheme="majorBidi"/>
        <w:sz w:val="24"/>
        <w:szCs w:val="24"/>
      </w:rPr>
      <w:t>I</w:t>
    </w:r>
    <w:sdt>
      <w:sdtPr>
        <w:rPr>
          <w:rFonts w:asciiTheme="majorBidi" w:hAnsiTheme="majorBidi" w:cstheme="majorBidi"/>
          <w:sz w:val="24"/>
          <w:szCs w:val="24"/>
        </w:rPr>
        <w:id w:val="-1944141308"/>
        <w:docPartObj>
          <w:docPartGallery w:val="Page Numbers (Bottom of Page)"/>
          <w:docPartUnique/>
        </w:docPartObj>
      </w:sdtPr>
      <w:sdtEndPr>
        <w:rPr>
          <w:noProof/>
        </w:rPr>
      </w:sdtEndPr>
      <w:sdtContent>
        <w:r w:rsidRPr="00B071A3">
          <w:rPr>
            <w:rFonts w:asciiTheme="majorBidi" w:hAnsiTheme="majorBidi" w:cstheme="majorBidi"/>
            <w:sz w:val="24"/>
            <w:szCs w:val="24"/>
          </w:rPr>
          <w:t>-</w:t>
        </w:r>
        <w:r w:rsidRPr="00B071A3">
          <w:rPr>
            <w:rFonts w:asciiTheme="majorBidi" w:hAnsiTheme="majorBidi" w:cstheme="majorBidi"/>
            <w:sz w:val="24"/>
            <w:szCs w:val="24"/>
          </w:rPr>
          <w:fldChar w:fldCharType="begin"/>
        </w:r>
        <w:r w:rsidRPr="00B071A3">
          <w:rPr>
            <w:rFonts w:asciiTheme="majorBidi" w:hAnsiTheme="majorBidi" w:cstheme="majorBidi"/>
            <w:sz w:val="24"/>
            <w:szCs w:val="24"/>
          </w:rPr>
          <w:instrText xml:space="preserve"> PAGE   \* MERGEFORMAT </w:instrText>
        </w:r>
        <w:r w:rsidRPr="00B071A3">
          <w:rPr>
            <w:rFonts w:asciiTheme="majorBidi" w:hAnsiTheme="majorBidi" w:cstheme="majorBidi"/>
            <w:sz w:val="24"/>
            <w:szCs w:val="24"/>
          </w:rPr>
          <w:fldChar w:fldCharType="separate"/>
        </w:r>
        <w:r w:rsidRPr="00B071A3">
          <w:rPr>
            <w:rFonts w:asciiTheme="majorBidi" w:hAnsiTheme="majorBidi" w:cstheme="majorBidi"/>
            <w:noProof/>
            <w:sz w:val="24"/>
            <w:szCs w:val="24"/>
          </w:rPr>
          <w:t>2</w:t>
        </w:r>
        <w:r w:rsidRPr="00B071A3">
          <w:rPr>
            <w:rFonts w:asciiTheme="majorBidi" w:hAnsiTheme="majorBidi" w:cstheme="majorBidi"/>
            <w:noProof/>
            <w:sz w:val="24"/>
            <w:szCs w:val="24"/>
          </w:rPr>
          <w:fldChar w:fldCharType="end"/>
        </w:r>
      </w:sdtContent>
    </w:sdt>
  </w:p>
  <w:p w14:paraId="2BBFD1A5" w14:textId="77777777" w:rsidR="00837752" w:rsidRDefault="00A76C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CD8C6" w14:textId="77777777" w:rsidR="00A76C6A" w:rsidRDefault="00A76C6A">
      <w:pPr>
        <w:spacing w:after="0" w:line="240" w:lineRule="auto"/>
      </w:pPr>
      <w:r>
        <w:separator/>
      </w:r>
    </w:p>
  </w:footnote>
  <w:footnote w:type="continuationSeparator" w:id="0">
    <w:p w14:paraId="7A862DB0" w14:textId="77777777" w:rsidR="00A76C6A" w:rsidRDefault="00A76C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3F5848" w14:textId="77777777" w:rsidR="009D1207" w:rsidRPr="00C52BEF" w:rsidRDefault="009D1207">
    <w:pPr>
      <w:pStyle w:val="Header"/>
      <w:jc w:val="right"/>
      <w:rPr>
        <w:rFonts w:asciiTheme="majorBidi" w:hAnsiTheme="majorBidi" w:cstheme="majorBidi"/>
        <w:sz w:val="24"/>
        <w:szCs w:val="24"/>
      </w:rPr>
    </w:pPr>
  </w:p>
  <w:p w14:paraId="612AA0A4" w14:textId="77777777" w:rsidR="009D1207" w:rsidRDefault="009D1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B5A525" w14:textId="77777777" w:rsidR="00837752" w:rsidRPr="00C5587D" w:rsidRDefault="00A76C6A" w:rsidP="00C26B99">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45636"/>
    <w:multiLevelType w:val="hybridMultilevel"/>
    <w:tmpl w:val="D72688D8"/>
    <w:lvl w:ilvl="0" w:tplc="9A8443EA">
      <w:start w:val="1"/>
      <w:numFmt w:val="decimal"/>
      <w:lvlText w:val="2.%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 w15:restartNumberingAfterBreak="0">
    <w:nsid w:val="08566CFF"/>
    <w:multiLevelType w:val="hybridMultilevel"/>
    <w:tmpl w:val="F0C67308"/>
    <w:lvl w:ilvl="0" w:tplc="89BC61DC">
      <w:start w:val="1"/>
      <w:numFmt w:val="decimal"/>
      <w:lvlText w:val="2.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5D0339"/>
    <w:multiLevelType w:val="hybridMultilevel"/>
    <w:tmpl w:val="ADBA6DE0"/>
    <w:lvl w:ilvl="0" w:tplc="69045D2E">
      <w:start w:val="3"/>
      <w:numFmt w:val="decimal"/>
      <w:lvlText w:val="2.%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8F7222"/>
    <w:multiLevelType w:val="hybridMultilevel"/>
    <w:tmpl w:val="FE548AB0"/>
    <w:lvl w:ilvl="0" w:tplc="14D44EC0">
      <w:start w:val="1"/>
      <w:numFmt w:val="decimal"/>
      <w:lvlText w:val="2.4.%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7648D"/>
    <w:multiLevelType w:val="multilevel"/>
    <w:tmpl w:val="23CE1F86"/>
    <w:lvl w:ilvl="0">
      <w:start w:val="1"/>
      <w:numFmt w:val="decimal"/>
      <w:lvlText w:val="%1."/>
      <w:lvlJc w:val="left"/>
      <w:pPr>
        <w:ind w:left="1353" w:hanging="360"/>
      </w:pPr>
      <w:rPr>
        <w:rFonts w:hint="default"/>
      </w:rPr>
    </w:lvl>
    <w:lvl w:ilvl="1">
      <w:start w:val="3"/>
      <w:numFmt w:val="decimal"/>
      <w:isLgl/>
      <w:lvlText w:val="%1.%2"/>
      <w:lvlJc w:val="left"/>
      <w:pPr>
        <w:ind w:left="1533" w:hanging="54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073" w:hanging="1080"/>
      </w:pPr>
      <w:rPr>
        <w:rFonts w:hint="default"/>
      </w:rPr>
    </w:lvl>
    <w:lvl w:ilvl="5">
      <w:start w:val="1"/>
      <w:numFmt w:val="decimal"/>
      <w:isLgl/>
      <w:lvlText w:val="%1.%2.%3.%4.%5.%6"/>
      <w:lvlJc w:val="left"/>
      <w:pPr>
        <w:ind w:left="2073" w:hanging="1080"/>
      </w:pPr>
      <w:rPr>
        <w:rFonts w:hint="default"/>
      </w:rPr>
    </w:lvl>
    <w:lvl w:ilvl="6">
      <w:start w:val="1"/>
      <w:numFmt w:val="decimal"/>
      <w:isLgl/>
      <w:lvlText w:val="%1.%2.%3.%4.%5.%6.%7"/>
      <w:lvlJc w:val="left"/>
      <w:pPr>
        <w:ind w:left="2433" w:hanging="1440"/>
      </w:pPr>
      <w:rPr>
        <w:rFonts w:hint="default"/>
      </w:rPr>
    </w:lvl>
    <w:lvl w:ilvl="7">
      <w:start w:val="1"/>
      <w:numFmt w:val="decimal"/>
      <w:isLgl/>
      <w:lvlText w:val="%1.%2.%3.%4.%5.%6.%7.%8"/>
      <w:lvlJc w:val="left"/>
      <w:pPr>
        <w:ind w:left="2433" w:hanging="1440"/>
      </w:pPr>
      <w:rPr>
        <w:rFonts w:hint="default"/>
      </w:rPr>
    </w:lvl>
    <w:lvl w:ilvl="8">
      <w:start w:val="1"/>
      <w:numFmt w:val="decimal"/>
      <w:isLgl/>
      <w:lvlText w:val="%1.%2.%3.%4.%5.%6.%7.%8.%9"/>
      <w:lvlJc w:val="left"/>
      <w:pPr>
        <w:ind w:left="2793" w:hanging="1800"/>
      </w:pPr>
      <w:rPr>
        <w:rFonts w:hint="default"/>
      </w:rPr>
    </w:lvl>
  </w:abstractNum>
  <w:abstractNum w:abstractNumId="5" w15:restartNumberingAfterBreak="0">
    <w:nsid w:val="24562B14"/>
    <w:multiLevelType w:val="hybridMultilevel"/>
    <w:tmpl w:val="9C061456"/>
    <w:lvl w:ilvl="0" w:tplc="667AE882">
      <w:start w:val="4"/>
      <w:numFmt w:val="decimal"/>
      <w:lvlText w:val="2.%1"/>
      <w:lvlJc w:val="left"/>
      <w:pPr>
        <w:ind w:left="78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719C1"/>
    <w:multiLevelType w:val="hybridMultilevel"/>
    <w:tmpl w:val="468E218A"/>
    <w:lvl w:ilvl="0" w:tplc="091A8B24">
      <w:start w:val="1"/>
      <w:numFmt w:val="decimal"/>
      <w:lvlText w:val="2.1.%1"/>
      <w:lvlJc w:val="left"/>
      <w:pPr>
        <w:ind w:left="780" w:hanging="360"/>
      </w:pPr>
      <w:rPr>
        <w:rFonts w:hint="default"/>
        <w:b/>
        <w:bCs/>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26821084"/>
    <w:multiLevelType w:val="hybridMultilevel"/>
    <w:tmpl w:val="675CC122"/>
    <w:lvl w:ilvl="0" w:tplc="5AFE280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B7029D2"/>
    <w:multiLevelType w:val="hybridMultilevel"/>
    <w:tmpl w:val="4FA027CC"/>
    <w:lvl w:ilvl="0" w:tplc="83106FAC">
      <w:start w:val="1"/>
      <w:numFmt w:val="decimal"/>
      <w:lvlText w:val="2.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8977F3"/>
    <w:multiLevelType w:val="hybridMultilevel"/>
    <w:tmpl w:val="73F062C6"/>
    <w:lvl w:ilvl="0" w:tplc="B37ADF9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4C65863"/>
    <w:multiLevelType w:val="hybridMultilevel"/>
    <w:tmpl w:val="FED6FDB2"/>
    <w:lvl w:ilvl="0" w:tplc="0B924914">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1" w15:restartNumberingAfterBreak="0">
    <w:nsid w:val="3B4F16DA"/>
    <w:multiLevelType w:val="hybridMultilevel"/>
    <w:tmpl w:val="151E92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0C13DF"/>
    <w:multiLevelType w:val="hybridMultilevel"/>
    <w:tmpl w:val="0CB85FCE"/>
    <w:lvl w:ilvl="0" w:tplc="8D8481B2">
      <w:start w:val="1"/>
      <w:numFmt w:val="lowerLetter"/>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52221BFE"/>
    <w:multiLevelType w:val="hybridMultilevel"/>
    <w:tmpl w:val="18909852"/>
    <w:lvl w:ilvl="0" w:tplc="6D3029E6">
      <w:start w:val="5"/>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D26667"/>
    <w:multiLevelType w:val="hybridMultilevel"/>
    <w:tmpl w:val="1402E626"/>
    <w:lvl w:ilvl="0" w:tplc="B772431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234637"/>
    <w:multiLevelType w:val="hybridMultilevel"/>
    <w:tmpl w:val="D694A17C"/>
    <w:lvl w:ilvl="0" w:tplc="3D9E4062">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5C86904"/>
    <w:multiLevelType w:val="hybridMultilevel"/>
    <w:tmpl w:val="222A26CA"/>
    <w:lvl w:ilvl="0" w:tplc="C8804DDA">
      <w:start w:val="1"/>
      <w:numFmt w:val="decimal"/>
      <w:lvlText w:val="%1."/>
      <w:lvlJc w:val="left"/>
      <w:pPr>
        <w:ind w:left="1211" w:hanging="360"/>
      </w:pPr>
      <w:rPr>
        <w:rFonts w:hint="default"/>
        <w:i/>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6EB446FF"/>
    <w:multiLevelType w:val="hybridMultilevel"/>
    <w:tmpl w:val="2098AA4A"/>
    <w:lvl w:ilvl="0" w:tplc="65B65450">
      <w:start w:val="1"/>
      <w:numFmt w:val="decimal"/>
      <w:lvlText w:val="2.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4E4B9D"/>
    <w:multiLevelType w:val="hybridMultilevel"/>
    <w:tmpl w:val="D65880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93A6C80"/>
    <w:multiLevelType w:val="hybridMultilevel"/>
    <w:tmpl w:val="030C44E0"/>
    <w:lvl w:ilvl="0" w:tplc="DB56353E">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7BD61DDA"/>
    <w:multiLevelType w:val="hybridMultilevel"/>
    <w:tmpl w:val="420C1A96"/>
    <w:lvl w:ilvl="0" w:tplc="8D846C4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abstractNumId w:val="14"/>
  </w:num>
  <w:num w:numId="2">
    <w:abstractNumId w:val="8"/>
  </w:num>
  <w:num w:numId="3">
    <w:abstractNumId w:val="19"/>
  </w:num>
  <w:num w:numId="4">
    <w:abstractNumId w:val="10"/>
  </w:num>
  <w:num w:numId="5">
    <w:abstractNumId w:val="15"/>
  </w:num>
  <w:num w:numId="6">
    <w:abstractNumId w:val="4"/>
  </w:num>
  <w:num w:numId="7">
    <w:abstractNumId w:val="12"/>
  </w:num>
  <w:num w:numId="8">
    <w:abstractNumId w:val="9"/>
  </w:num>
  <w:num w:numId="9">
    <w:abstractNumId w:val="7"/>
  </w:num>
  <w:num w:numId="10">
    <w:abstractNumId w:val="18"/>
  </w:num>
  <w:num w:numId="11">
    <w:abstractNumId w:val="11"/>
  </w:num>
  <w:num w:numId="12">
    <w:abstractNumId w:val="20"/>
  </w:num>
  <w:num w:numId="13">
    <w:abstractNumId w:val="0"/>
  </w:num>
  <w:num w:numId="14">
    <w:abstractNumId w:val="6"/>
  </w:num>
  <w:num w:numId="15">
    <w:abstractNumId w:val="1"/>
  </w:num>
  <w:num w:numId="16">
    <w:abstractNumId w:val="2"/>
  </w:num>
  <w:num w:numId="17">
    <w:abstractNumId w:val="16"/>
  </w:num>
  <w:num w:numId="18">
    <w:abstractNumId w:val="17"/>
  </w:num>
  <w:num w:numId="19">
    <w:abstractNumId w:val="5"/>
  </w:num>
  <w:num w:numId="20">
    <w:abstractNumId w:val="3"/>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wsjAzMDO3NLA0tbBQ0lEKTi0uzszPAykwNKkFAMcdxpotAAAA"/>
  </w:docVars>
  <w:rsids>
    <w:rsidRoot w:val="0081022B"/>
    <w:rsid w:val="00001232"/>
    <w:rsid w:val="00015348"/>
    <w:rsid w:val="0005434E"/>
    <w:rsid w:val="00080150"/>
    <w:rsid w:val="0009362C"/>
    <w:rsid w:val="00094AAA"/>
    <w:rsid w:val="000B7249"/>
    <w:rsid w:val="001038BB"/>
    <w:rsid w:val="00164109"/>
    <w:rsid w:val="00195D05"/>
    <w:rsid w:val="001B0D38"/>
    <w:rsid w:val="001C79A5"/>
    <w:rsid w:val="001E67F1"/>
    <w:rsid w:val="00231452"/>
    <w:rsid w:val="00295A7C"/>
    <w:rsid w:val="002E716C"/>
    <w:rsid w:val="002F5410"/>
    <w:rsid w:val="00366060"/>
    <w:rsid w:val="00391E05"/>
    <w:rsid w:val="003B222A"/>
    <w:rsid w:val="003B50C4"/>
    <w:rsid w:val="003C3BAD"/>
    <w:rsid w:val="003E4BC0"/>
    <w:rsid w:val="00422378"/>
    <w:rsid w:val="00447049"/>
    <w:rsid w:val="00447E7D"/>
    <w:rsid w:val="0045429C"/>
    <w:rsid w:val="004A2AC9"/>
    <w:rsid w:val="004F3F85"/>
    <w:rsid w:val="00553813"/>
    <w:rsid w:val="005D583B"/>
    <w:rsid w:val="005E5D7D"/>
    <w:rsid w:val="00663358"/>
    <w:rsid w:val="00691246"/>
    <w:rsid w:val="006B3B98"/>
    <w:rsid w:val="006D2FE0"/>
    <w:rsid w:val="006F721E"/>
    <w:rsid w:val="007371B2"/>
    <w:rsid w:val="00752FF1"/>
    <w:rsid w:val="00794E3C"/>
    <w:rsid w:val="0081022B"/>
    <w:rsid w:val="00843263"/>
    <w:rsid w:val="008445D2"/>
    <w:rsid w:val="0084538D"/>
    <w:rsid w:val="008567F2"/>
    <w:rsid w:val="00871FCF"/>
    <w:rsid w:val="008A0608"/>
    <w:rsid w:val="008C264C"/>
    <w:rsid w:val="008D7F2C"/>
    <w:rsid w:val="008E33B0"/>
    <w:rsid w:val="008F3B3B"/>
    <w:rsid w:val="00902782"/>
    <w:rsid w:val="009331A7"/>
    <w:rsid w:val="009911DC"/>
    <w:rsid w:val="009D1207"/>
    <w:rsid w:val="009F213C"/>
    <w:rsid w:val="009F2FB5"/>
    <w:rsid w:val="00A6107F"/>
    <w:rsid w:val="00A76C6A"/>
    <w:rsid w:val="00A76EEF"/>
    <w:rsid w:val="00A9492E"/>
    <w:rsid w:val="00AD3E24"/>
    <w:rsid w:val="00AE5B49"/>
    <w:rsid w:val="00B04F84"/>
    <w:rsid w:val="00B81F79"/>
    <w:rsid w:val="00B82E59"/>
    <w:rsid w:val="00B86386"/>
    <w:rsid w:val="00B86B68"/>
    <w:rsid w:val="00BC51B8"/>
    <w:rsid w:val="00BE60FB"/>
    <w:rsid w:val="00C13137"/>
    <w:rsid w:val="00C36D95"/>
    <w:rsid w:val="00C83BA6"/>
    <w:rsid w:val="00C90B9E"/>
    <w:rsid w:val="00C90DC8"/>
    <w:rsid w:val="00CC41FB"/>
    <w:rsid w:val="00CD047A"/>
    <w:rsid w:val="00CD0E29"/>
    <w:rsid w:val="00CD29E4"/>
    <w:rsid w:val="00CF68C7"/>
    <w:rsid w:val="00D07E69"/>
    <w:rsid w:val="00D41879"/>
    <w:rsid w:val="00D75B7B"/>
    <w:rsid w:val="00DD368C"/>
    <w:rsid w:val="00E4325F"/>
    <w:rsid w:val="00E73682"/>
    <w:rsid w:val="00E965F7"/>
    <w:rsid w:val="00EA15C7"/>
    <w:rsid w:val="00EC2E9B"/>
    <w:rsid w:val="00ED338C"/>
    <w:rsid w:val="00EE320D"/>
    <w:rsid w:val="00F063B1"/>
    <w:rsid w:val="00F71AD1"/>
    <w:rsid w:val="00F72AB5"/>
    <w:rsid w:val="00F73537"/>
    <w:rsid w:val="00F74BFF"/>
    <w:rsid w:val="00FA4BD6"/>
    <w:rsid w:val="00FC3591"/>
    <w:rsid w:val="00FF6EF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007E8C"/>
  <w15:chartTrackingRefBased/>
  <w15:docId w15:val="{FFB9D630-95B7-4FA1-8EDD-2E09A4473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1207"/>
  </w:style>
  <w:style w:type="paragraph" w:styleId="Heading1">
    <w:name w:val="heading 1"/>
    <w:basedOn w:val="Normal"/>
    <w:next w:val="Normal"/>
    <w:link w:val="Heading1Char"/>
    <w:uiPriority w:val="9"/>
    <w:qFormat/>
    <w:rsid w:val="00164109"/>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164109"/>
    <w:pPr>
      <w:spacing w:line="360" w:lineRule="auto"/>
      <w:ind w:left="0"/>
      <w:jc w:val="both"/>
      <w:outlineLvl w:val="1"/>
    </w:pPr>
    <w:rPr>
      <w:b/>
      <w:bCs/>
      <w:lang w:val="en-US"/>
    </w:rPr>
  </w:style>
  <w:style w:type="paragraph" w:styleId="Heading3">
    <w:name w:val="heading 3"/>
    <w:aliases w:val="A3 Submodul 2"/>
    <w:basedOn w:val="ListParagraph"/>
    <w:next w:val="Normal"/>
    <w:link w:val="Heading3Char"/>
    <w:uiPriority w:val="9"/>
    <w:unhideWhenUsed/>
    <w:qFormat/>
    <w:rsid w:val="00164109"/>
    <w:pPr>
      <w:spacing w:line="360" w:lineRule="auto"/>
      <w:ind w:left="0"/>
      <w:jc w:val="both"/>
      <w:outlineLvl w:val="2"/>
    </w:pPr>
    <w:rPr>
      <w:rFonts w:asciiTheme="majorBidi" w:hAnsiTheme="majorBidi" w:cstheme="majorBid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73537"/>
    <w:pPr>
      <w:ind w:left="720"/>
      <w:contextualSpacing/>
    </w:pPr>
  </w:style>
  <w:style w:type="character" w:customStyle="1" w:styleId="ListParagraphChar">
    <w:name w:val="List Paragraph Char"/>
    <w:basedOn w:val="DefaultParagraphFont"/>
    <w:link w:val="ListParagraph"/>
    <w:uiPriority w:val="34"/>
    <w:qFormat/>
    <w:locked/>
    <w:rsid w:val="00F063B1"/>
  </w:style>
  <w:style w:type="character" w:customStyle="1" w:styleId="Heading1Char">
    <w:name w:val="Heading 1 Char"/>
    <w:basedOn w:val="DefaultParagraphFont"/>
    <w:link w:val="Heading1"/>
    <w:uiPriority w:val="9"/>
    <w:rsid w:val="00164109"/>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164109"/>
    <w:rPr>
      <w:b/>
      <w:bCs/>
      <w:lang w:val="en-US"/>
    </w:rPr>
  </w:style>
  <w:style w:type="character" w:customStyle="1" w:styleId="Heading3Char">
    <w:name w:val="Heading 3 Char"/>
    <w:aliases w:val="A3 Submodul 2 Char"/>
    <w:basedOn w:val="DefaultParagraphFont"/>
    <w:link w:val="Heading3"/>
    <w:uiPriority w:val="9"/>
    <w:rsid w:val="00164109"/>
    <w:rPr>
      <w:rFonts w:asciiTheme="majorBidi" w:hAnsiTheme="majorBidi" w:cstheme="majorBidi"/>
      <w:b/>
      <w:bCs/>
      <w:lang w:val="en-US"/>
    </w:rPr>
  </w:style>
  <w:style w:type="paragraph" w:styleId="Header">
    <w:name w:val="header"/>
    <w:basedOn w:val="Normal"/>
    <w:link w:val="HeaderChar"/>
    <w:uiPriority w:val="99"/>
    <w:unhideWhenUsed/>
    <w:rsid w:val="0016410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164109"/>
    <w:rPr>
      <w:rFonts w:asciiTheme="minorHAnsi" w:hAnsiTheme="minorHAnsi" w:cstheme="minorBidi"/>
      <w:sz w:val="22"/>
      <w:szCs w:val="22"/>
      <w:lang w:val="en-US"/>
    </w:rPr>
  </w:style>
  <w:style w:type="paragraph" w:styleId="Footer">
    <w:name w:val="footer"/>
    <w:basedOn w:val="Normal"/>
    <w:link w:val="FooterChar"/>
    <w:uiPriority w:val="99"/>
    <w:unhideWhenUsed/>
    <w:rsid w:val="00164109"/>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164109"/>
    <w:rPr>
      <w:rFonts w:asciiTheme="minorHAnsi" w:hAnsiTheme="minorHAnsi" w:cstheme="minorBidi"/>
      <w:sz w:val="22"/>
      <w:szCs w:val="22"/>
      <w:lang w:val="en-US"/>
    </w:rPr>
  </w:style>
  <w:style w:type="paragraph" w:styleId="Caption">
    <w:name w:val="caption"/>
    <w:basedOn w:val="Normal"/>
    <w:next w:val="Normal"/>
    <w:uiPriority w:val="35"/>
    <w:unhideWhenUsed/>
    <w:qFormat/>
    <w:rsid w:val="00164109"/>
    <w:pPr>
      <w:spacing w:after="200" w:line="240" w:lineRule="auto"/>
    </w:pPr>
    <w:rPr>
      <w:i/>
      <w:iCs/>
      <w:color w:val="44546A" w:themeColor="text2"/>
      <w:sz w:val="18"/>
      <w:szCs w:val="18"/>
    </w:rPr>
  </w:style>
  <w:style w:type="character" w:styleId="Hyperlink">
    <w:name w:val="Hyperlink"/>
    <w:basedOn w:val="DefaultParagraphFont"/>
    <w:uiPriority w:val="99"/>
    <w:unhideWhenUsed/>
    <w:rsid w:val="0005434E"/>
    <w:rPr>
      <w:color w:val="0563C1" w:themeColor="hyperlink"/>
      <w:u w:val="single"/>
    </w:rPr>
  </w:style>
  <w:style w:type="character" w:styleId="UnresolvedMention">
    <w:name w:val="Unresolved Mention"/>
    <w:basedOn w:val="DefaultParagraphFont"/>
    <w:uiPriority w:val="99"/>
    <w:semiHidden/>
    <w:unhideWhenUsed/>
    <w:rsid w:val="00054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rafalab.github.io/dsbook/ggplot2.html" TargetMode="Externa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E62A8EB-E0DF-4933-90DA-AEA840C039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20</Pages>
  <Words>15143</Words>
  <Characters>86319</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32</cp:revision>
  <dcterms:created xsi:type="dcterms:W3CDTF">2020-04-04T10:14:00Z</dcterms:created>
  <dcterms:modified xsi:type="dcterms:W3CDTF">2020-08-28T03:24:00Z</dcterms:modified>
</cp:coreProperties>
</file>